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5337D1AC"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454BA9">
        <w:rPr>
          <w:rFonts w:eastAsia="Times New Roman" w:cs="Times New Roman"/>
          <w:sz w:val="28"/>
          <w:szCs w:val="28"/>
          <w:lang w:val="fr-CA"/>
        </w:rPr>
        <w:t>6</w:t>
      </w:r>
      <w:r w:rsidR="003F5A91">
        <w:rPr>
          <w:rFonts w:eastAsia="Times New Roman" w:cs="Times New Roman"/>
          <w:sz w:val="28"/>
          <w:szCs w:val="28"/>
          <w:lang w:val="fr-CA"/>
        </w:rPr>
        <w:t xml:space="preserve"> avril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006833">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315719">
      <w:pPr>
        <w:pStyle w:val="TOC1"/>
        <w:tabs>
          <w:tab w:val="right" w:leader="dot" w:pos="9350"/>
        </w:tabs>
        <w:spacing w:line="360" w:lineRule="auto"/>
        <w:rPr>
          <w:rFonts w:cs="Times New Roman"/>
          <w:szCs w:val="24"/>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4DB1255A" w:rsidR="00F8042B" w:rsidRDefault="008742FC" w:rsidP="00601FF8">
          <w:pPr>
            <w:pStyle w:val="TOC1"/>
            <w:tabs>
              <w:tab w:val="right" w:leader="dot" w:pos="9350"/>
            </w:tabs>
            <w:spacing w:line="360" w:lineRule="auto"/>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E128EC">
              <w:rPr>
                <w:noProof/>
                <w:webHidden/>
              </w:rPr>
              <w:t>3</w:t>
            </w:r>
            <w:r w:rsidR="00F8042B">
              <w:rPr>
                <w:noProof/>
                <w:webHidden/>
              </w:rPr>
              <w:fldChar w:fldCharType="end"/>
            </w:r>
          </w:hyperlink>
        </w:p>
        <w:p w14:paraId="5D096791" w14:textId="7F2C6941"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E128EC">
              <w:rPr>
                <w:noProof/>
                <w:webHidden/>
              </w:rPr>
              <w:t>4</w:t>
            </w:r>
            <w:r w:rsidR="00F8042B">
              <w:rPr>
                <w:noProof/>
                <w:webHidden/>
              </w:rPr>
              <w:fldChar w:fldCharType="end"/>
            </w:r>
          </w:hyperlink>
        </w:p>
        <w:p w14:paraId="4CD702D0" w14:textId="701775B7"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E128EC">
              <w:rPr>
                <w:noProof/>
                <w:webHidden/>
              </w:rPr>
              <w:t>4</w:t>
            </w:r>
            <w:r w:rsidR="00F8042B">
              <w:rPr>
                <w:noProof/>
                <w:webHidden/>
              </w:rPr>
              <w:fldChar w:fldCharType="end"/>
            </w:r>
          </w:hyperlink>
        </w:p>
        <w:p w14:paraId="6F93B6EF" w14:textId="20CA6D17"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E128EC">
              <w:rPr>
                <w:noProof/>
                <w:webHidden/>
              </w:rPr>
              <w:t>5</w:t>
            </w:r>
            <w:r w:rsidR="00F8042B">
              <w:rPr>
                <w:noProof/>
                <w:webHidden/>
              </w:rPr>
              <w:fldChar w:fldCharType="end"/>
            </w:r>
          </w:hyperlink>
        </w:p>
        <w:p w14:paraId="10DDD2B5" w14:textId="374B90D7"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E128EC">
              <w:rPr>
                <w:noProof/>
                <w:webHidden/>
              </w:rPr>
              <w:t>7</w:t>
            </w:r>
            <w:r w:rsidR="00F8042B">
              <w:rPr>
                <w:noProof/>
                <w:webHidden/>
              </w:rPr>
              <w:fldChar w:fldCharType="end"/>
            </w:r>
          </w:hyperlink>
        </w:p>
        <w:p w14:paraId="28E9222D" w14:textId="1F4E6B94"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E128EC">
              <w:rPr>
                <w:noProof/>
                <w:webHidden/>
              </w:rPr>
              <w:t>9</w:t>
            </w:r>
            <w:r w:rsidR="00F8042B">
              <w:rPr>
                <w:noProof/>
                <w:webHidden/>
              </w:rPr>
              <w:fldChar w:fldCharType="end"/>
            </w:r>
          </w:hyperlink>
        </w:p>
        <w:p w14:paraId="12D0E993" w14:textId="136B1B2D"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E128EC">
              <w:rPr>
                <w:noProof/>
                <w:webHidden/>
              </w:rPr>
              <w:t>13</w:t>
            </w:r>
            <w:r w:rsidR="00F8042B">
              <w:rPr>
                <w:noProof/>
                <w:webHidden/>
              </w:rPr>
              <w:fldChar w:fldCharType="end"/>
            </w:r>
          </w:hyperlink>
        </w:p>
        <w:p w14:paraId="739D5BFB" w14:textId="2F4968C6"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E128EC">
              <w:rPr>
                <w:noProof/>
                <w:webHidden/>
              </w:rPr>
              <w:t>14</w:t>
            </w:r>
            <w:r w:rsidR="00F8042B">
              <w:rPr>
                <w:noProof/>
                <w:webHidden/>
              </w:rPr>
              <w:fldChar w:fldCharType="end"/>
            </w:r>
          </w:hyperlink>
        </w:p>
        <w:p w14:paraId="76DE9322" w14:textId="0A47B62F"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E128EC">
              <w:rPr>
                <w:noProof/>
                <w:webHidden/>
              </w:rPr>
              <w:t>15</w:t>
            </w:r>
            <w:r w:rsidR="00F8042B">
              <w:rPr>
                <w:noProof/>
                <w:webHidden/>
              </w:rPr>
              <w:fldChar w:fldCharType="end"/>
            </w:r>
          </w:hyperlink>
        </w:p>
        <w:p w14:paraId="53BF6F5E" w14:textId="6AC9116E"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E128EC">
              <w:rPr>
                <w:noProof/>
                <w:webHidden/>
              </w:rPr>
              <w:t>16</w:t>
            </w:r>
            <w:r w:rsidR="00F8042B">
              <w:rPr>
                <w:noProof/>
                <w:webHidden/>
              </w:rPr>
              <w:fldChar w:fldCharType="end"/>
            </w:r>
          </w:hyperlink>
        </w:p>
        <w:p w14:paraId="72205844" w14:textId="78CA1E00"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E128EC">
              <w:rPr>
                <w:noProof/>
                <w:webHidden/>
              </w:rPr>
              <w:t>18</w:t>
            </w:r>
            <w:r w:rsidR="00F8042B">
              <w:rPr>
                <w:noProof/>
                <w:webHidden/>
              </w:rPr>
              <w:fldChar w:fldCharType="end"/>
            </w:r>
          </w:hyperlink>
        </w:p>
        <w:p w14:paraId="5DE710DA" w14:textId="3B4B5A07"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E128EC">
              <w:rPr>
                <w:noProof/>
                <w:webHidden/>
              </w:rPr>
              <w:t>19</w:t>
            </w:r>
            <w:r w:rsidR="00F8042B">
              <w:rPr>
                <w:noProof/>
                <w:webHidden/>
              </w:rPr>
              <w:fldChar w:fldCharType="end"/>
            </w:r>
          </w:hyperlink>
        </w:p>
        <w:p w14:paraId="047E679F" w14:textId="2641EDF5"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E128EC">
              <w:rPr>
                <w:noProof/>
                <w:webHidden/>
              </w:rPr>
              <w:t>21</w:t>
            </w:r>
            <w:r w:rsidR="00F8042B">
              <w:rPr>
                <w:noProof/>
                <w:webHidden/>
              </w:rPr>
              <w:fldChar w:fldCharType="end"/>
            </w:r>
          </w:hyperlink>
        </w:p>
        <w:p w14:paraId="0059EBDF" w14:textId="10B8D685"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E128EC">
              <w:rPr>
                <w:noProof/>
                <w:webHidden/>
              </w:rPr>
              <w:t>23</w:t>
            </w:r>
            <w:r w:rsidR="00F8042B">
              <w:rPr>
                <w:noProof/>
                <w:webHidden/>
              </w:rPr>
              <w:fldChar w:fldCharType="end"/>
            </w:r>
          </w:hyperlink>
        </w:p>
        <w:p w14:paraId="14BA8AD4" w14:textId="38657696"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E128EC">
              <w:rPr>
                <w:noProof/>
                <w:webHidden/>
              </w:rPr>
              <w:t>25</w:t>
            </w:r>
            <w:r w:rsidR="00F8042B">
              <w:rPr>
                <w:noProof/>
                <w:webHidden/>
              </w:rPr>
              <w:fldChar w:fldCharType="end"/>
            </w:r>
          </w:hyperlink>
        </w:p>
        <w:p w14:paraId="536C9F10" w14:textId="766676BE"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E128EC">
              <w:rPr>
                <w:noProof/>
                <w:webHidden/>
              </w:rPr>
              <w:t>27</w:t>
            </w:r>
            <w:r w:rsidR="00F8042B">
              <w:rPr>
                <w:noProof/>
                <w:webHidden/>
              </w:rPr>
              <w:fldChar w:fldCharType="end"/>
            </w:r>
          </w:hyperlink>
        </w:p>
        <w:p w14:paraId="091F0BED" w14:textId="46FD620F"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3" w:history="1">
            <w:r w:rsidR="00F8042B" w:rsidRPr="001075A3">
              <w:rPr>
                <w:rStyle w:val="Hyperlink"/>
                <w:noProof/>
              </w:rPr>
              <w:t>« Checklist » à partager à vos professeur.e.s, comité, ou étudiant.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E128EC">
              <w:rPr>
                <w:noProof/>
                <w:webHidden/>
              </w:rPr>
              <w:t>28</w:t>
            </w:r>
            <w:r w:rsidR="00F8042B">
              <w:rPr>
                <w:noProof/>
                <w:webHidden/>
              </w:rPr>
              <w:fldChar w:fldCharType="end"/>
            </w:r>
          </w:hyperlink>
        </w:p>
        <w:p w14:paraId="07194A5C" w14:textId="4CCF52A9"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E128EC">
              <w:rPr>
                <w:noProof/>
                <w:webHidden/>
              </w:rPr>
              <w:t>30</w:t>
            </w:r>
            <w:r w:rsidR="00F8042B">
              <w:rPr>
                <w:noProof/>
                <w:webHidden/>
              </w:rPr>
              <w:fldChar w:fldCharType="end"/>
            </w:r>
          </w:hyperlink>
        </w:p>
        <w:p w14:paraId="704654EE" w14:textId="43CE70A4"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E128EC">
              <w:rPr>
                <w:noProof/>
                <w:webHidden/>
              </w:rPr>
              <w:t>30</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006833">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B77966B"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hyperlink r:id="rId14" w:history="1">
        <w:r w:rsidRPr="005F27A2">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 xml:space="preserve">des professeur.e.s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Aidroos, PhD, Christopher Fiacconi, PhD, Deborah Powell, PhD, Harvey Marmurek, PhD, Ian Newby-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 xml:space="preserve">Al-Aidroos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0DCA4C84"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 xml:space="preserve">s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E15BD5">
        <w:rPr>
          <w:rFonts w:eastAsia="Times New Roman" w:cs="Times New Roman"/>
          <w:szCs w:val="24"/>
          <w:lang w:val="fr-CA"/>
        </w:rPr>
        <w:t>.</w:t>
      </w:r>
      <w:r w:rsidR="0050194D" w:rsidRPr="0050194D">
        <w:rPr>
          <w:rFonts w:eastAsia="Times New Roman" w:cs="Times New Roman"/>
          <w:szCs w:val="24"/>
          <w:lang w:val="fr-CA"/>
        </w:rPr>
        <w:t>e</w:t>
      </w:r>
      <w:r w:rsidR="00E15BD5">
        <w:rPr>
          <w:rFonts w:eastAsia="Times New Roman" w:cs="Times New Roman"/>
          <w:szCs w:val="24"/>
          <w:lang w:val="fr-CA"/>
        </w:rPr>
        <w:t>.</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29326DF7"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tous les acteur</w:t>
      </w:r>
      <w:r w:rsidR="00FD6DC1">
        <w:rPr>
          <w:rFonts w:eastAsia="Times New Roman" w:cs="Times New Roman"/>
          <w:szCs w:val="24"/>
          <w:lang w:val="fr-CA"/>
        </w:rPr>
        <w:t>.rice</w:t>
      </w:r>
      <w:r w:rsidR="00724AB9">
        <w:rPr>
          <w:rFonts w:eastAsia="Times New Roman" w:cs="Times New Roman"/>
          <w:szCs w:val="24"/>
          <w:lang w:val="fr-CA"/>
        </w:rPr>
        <w:t xml:space="preserve">s 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006833">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5BEF2F8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es professeur.es</w:t>
      </w:r>
      <w:r w:rsidRPr="00641877">
        <w:rPr>
          <w:lang w:val="fr-CA"/>
        </w:rPr>
        <w:t xml:space="preserve"> </w:t>
      </w:r>
      <w:r w:rsidR="00683DC6">
        <w:rPr>
          <w:lang w:val="fr-CA"/>
        </w:rPr>
        <w:t>présent</w:t>
      </w:r>
      <w:r w:rsidR="00F50996">
        <w:rPr>
          <w:lang w:val="fr-CA"/>
        </w:rPr>
        <w:t>.e</w:t>
      </w:r>
      <w:r w:rsidR="00683DC6">
        <w:rPr>
          <w:lang w:val="fr-CA"/>
        </w:rPr>
        <w:t xml:space="preserve">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006833">
      <w:pPr>
        <w:pStyle w:val="APA1"/>
      </w:pPr>
      <w:bookmarkStart w:id="10" w:name="_Toc130399339"/>
      <w:bookmarkStart w:id="11" w:name="_Toc127541217"/>
      <w:r w:rsidRPr="0076205D">
        <w:t>Contexte</w:t>
      </w:r>
      <w:bookmarkEnd w:id="10"/>
      <w:bookmarkEnd w:id="11"/>
    </w:p>
    <w:p w14:paraId="33E6512A" w14:textId="41FEFAA2"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2E60EB">
        <w:rPr>
          <w:rFonts w:eastAsia="Times New Roman" w:cs="Times New Roman"/>
          <w:szCs w:val="24"/>
          <w:lang w:val="fr-CA"/>
        </w:rPr>
        <w:t>chercheur.e.s</w:t>
      </w:r>
      <w:r w:rsidR="00394D0C">
        <w:rPr>
          <w:rFonts w:eastAsia="Times New Roman" w:cs="Times New Roman"/>
          <w:szCs w:val="24"/>
          <w:lang w:val="fr-CA"/>
        </w:rPr>
        <w:t xml:space="preserve"> 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aurait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chercheur.re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La recherche exploratoire vs. confirmatoire</w:t>
      </w:r>
      <w:bookmarkEnd w:id="12"/>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proofErr w:type="spellStart"/>
      <w:r w:rsidR="00361C0C" w:rsidRPr="00361C0C">
        <w:rPr>
          <w:rFonts w:eastAsia="Times New Roman" w:cs="Times New Roman"/>
          <w:i/>
          <w:iCs/>
          <w:szCs w:val="24"/>
          <w:lang w:val="fr-CA"/>
        </w:rPr>
        <w:t>hypothesis-generating</w:t>
      </w:r>
      <w:proofErr w:type="spellEnd"/>
      <w:r w:rsidR="00F37140">
        <w:rPr>
          <w:rFonts w:eastAsia="Times New Roman" w:cs="Times New Roman"/>
          <w:szCs w:val="24"/>
          <w:lang w:val="fr-CA"/>
        </w:rPr>
        <w:t xml:space="preserve"> </w:t>
      </w:r>
      <w:proofErr w:type="spellStart"/>
      <w:r w:rsidR="00BF0E1F">
        <w:rPr>
          <w:rFonts w:eastAsia="Times New Roman" w:cs="Times New Roman"/>
          <w:i/>
          <w:iCs/>
          <w:szCs w:val="24"/>
          <w:lang w:val="fr-CA"/>
        </w:rPr>
        <w:t>framework</w:t>
      </w:r>
      <w:proofErr w:type="spellEnd"/>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proofErr w:type="spellStart"/>
      <w:r w:rsidR="00EA2619" w:rsidRPr="006F3342">
        <w:rPr>
          <w:rFonts w:eastAsia="Times New Roman" w:cs="Times New Roman"/>
          <w:i/>
          <w:iCs/>
          <w:szCs w:val="24"/>
          <w:lang w:val="fr-CA"/>
        </w:rPr>
        <w:t>hypothesis-testing</w:t>
      </w:r>
      <w:proofErr w:type="spellEnd"/>
      <w:r w:rsidR="005C40BE">
        <w:rPr>
          <w:rFonts w:eastAsia="Times New Roman" w:cs="Times New Roman"/>
          <w:i/>
          <w:iCs/>
          <w:szCs w:val="24"/>
          <w:lang w:val="fr-CA"/>
        </w:rPr>
        <w:t xml:space="preserve"> </w:t>
      </w:r>
      <w:proofErr w:type="spellStart"/>
      <w:r w:rsidR="00BF0E1F">
        <w:rPr>
          <w:rFonts w:eastAsia="Times New Roman" w:cs="Times New Roman"/>
          <w:i/>
          <w:iCs/>
          <w:szCs w:val="24"/>
          <w:lang w:val="fr-CA"/>
        </w:rPr>
        <w:t>framework</w:t>
      </w:r>
      <w:proofErr w:type="spellEnd"/>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40C92407"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es auteur.es avaien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 xml:space="preserve">les </w:t>
      </w:r>
      <w:r w:rsidR="00F3289E">
        <w:rPr>
          <w:rFonts w:eastAsia="Times New Roman" w:cs="Times New Roman"/>
          <w:szCs w:val="24"/>
          <w:lang w:val="fr-CA"/>
        </w:rPr>
        <w:t xml:space="preserve">lecteur.rices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 xml:space="preserve">trouv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30B44E0B" w:rsidR="005263AC" w:rsidRDefault="00327708" w:rsidP="00443981">
      <w:pPr>
        <w:snapToGrid w:val="0"/>
        <w:spacing w:line="360" w:lineRule="auto"/>
        <w:ind w:firstLine="720"/>
        <w:rPr>
          <w:lang w:val="fr-CA"/>
        </w:rPr>
      </w:pPr>
      <w:r>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soyez transparent.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lastRenderedPageBreak/>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60C91380"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chercheur.es 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chercheur.e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 xml:space="preserve">Ces pratiques peuvent également créer des dilemmes éthiques puisque de nombreux.es chercheur.es et étudiant.es 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0999F99"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des </w:t>
            </w:r>
            <w:r w:rsidR="002E60EB">
              <w:rPr>
                <w:rFonts w:eastAsia="Times New Roman" w:cs="Times New Roman"/>
                <w:szCs w:val="24"/>
                <w:lang w:val="fr-CA"/>
              </w:rPr>
              <w:t>chercheur.e.s</w:t>
            </w:r>
            <w:r>
              <w:rPr>
                <w:rFonts w:eastAsia="Times New Roman" w:cs="Times New Roman"/>
                <w:szCs w:val="24"/>
                <w:lang w:val="fr-CA"/>
              </w:rPr>
              <w:t xml:space="preserve"> 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d</w:t>
            </w:r>
            <w:r w:rsidR="006F5D5F">
              <w:rPr>
                <w:rFonts w:eastAsia="Times New Roman" w:cs="Times New Roman"/>
                <w:szCs w:val="24"/>
                <w:lang w:val="fr-CA"/>
              </w:rPr>
              <w:t>es</w:t>
            </w:r>
            <w:r>
              <w:rPr>
                <w:rFonts w:eastAsia="Times New Roman" w:cs="Times New Roman"/>
                <w:szCs w:val="24"/>
                <w:lang w:val="fr-CA"/>
              </w:rPr>
              <w:t xml:space="preserve"> chercheur</w:t>
            </w:r>
            <w:r w:rsidR="006F5D5F">
              <w:rPr>
                <w:rFonts w:eastAsia="Times New Roman" w:cs="Times New Roman"/>
                <w:szCs w:val="24"/>
                <w:lang w:val="fr-CA"/>
              </w:rPr>
              <w:t>.es</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7A79BD0"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es </w:t>
            </w:r>
            <w:r w:rsidR="002E60EB">
              <w:rPr>
                <w:rFonts w:eastAsia="Times New Roman" w:cs="Times New Roman"/>
                <w:szCs w:val="24"/>
                <w:lang w:val="fr-CA"/>
              </w:rPr>
              <w:t>chercheur.es</w:t>
            </w:r>
            <w:r>
              <w:rPr>
                <w:rFonts w:eastAsia="Times New Roman" w:cs="Times New Roman"/>
                <w:szCs w:val="24"/>
                <w:lang w:val="fr-CA"/>
              </w:rPr>
              <w:t xml:space="preserve"> doiven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Pr>
                <w:rFonts w:eastAsia="Times New Roman" w:cs="Times New Roman"/>
                <w:szCs w:val="24"/>
                <w:lang w:val="fr-CA"/>
              </w:rPr>
              <w:t xml:space="preserve"> une variable, le choix précis des tests statistiques et de leurs paramètres, le fait de corriger pour de multiple tests (ou pas), le seuil de signification, etc. Si les </w:t>
            </w:r>
            <w:r w:rsidR="002E60EB">
              <w:rPr>
                <w:rFonts w:eastAsia="Times New Roman" w:cs="Times New Roman"/>
                <w:szCs w:val="24"/>
                <w:lang w:val="fr-CA"/>
              </w:rPr>
              <w:t>chercheur.es</w:t>
            </w:r>
            <w:r>
              <w:rPr>
                <w:rFonts w:eastAsia="Times New Roman" w:cs="Times New Roman"/>
                <w:szCs w:val="24"/>
                <w:lang w:val="fr-CA"/>
              </w:rPr>
              <w:t xml:space="preserve"> </w:t>
            </w:r>
            <w:r w:rsidR="0009482A">
              <w:rPr>
                <w:rFonts w:eastAsia="Times New Roman" w:cs="Times New Roman"/>
                <w:szCs w:val="24"/>
                <w:lang w:val="fr-CA"/>
              </w:rPr>
              <w:lastRenderedPageBreak/>
              <w:t xml:space="preserve">font </w:t>
            </w:r>
            <w:r>
              <w:rPr>
                <w:rFonts w:eastAsia="Times New Roman" w:cs="Times New Roman"/>
                <w:szCs w:val="24"/>
                <w:lang w:val="fr-CA"/>
              </w:rPr>
              <w:t xml:space="preserve">constamment </w:t>
            </w:r>
            <w:r w:rsidR="0009482A">
              <w:rPr>
                <w:rFonts w:eastAsia="Times New Roman" w:cs="Times New Roman"/>
                <w:szCs w:val="24"/>
                <w:lang w:val="fr-CA"/>
              </w:rPr>
              <w:t xml:space="preserve">des </w:t>
            </w:r>
            <w:r>
              <w:rPr>
                <w:rFonts w:eastAsia="Times New Roman" w:cs="Times New Roman"/>
                <w:szCs w:val="24"/>
                <w:lang w:val="fr-CA"/>
              </w:rPr>
              <w:t>choix basé</w:t>
            </w:r>
            <w:r w:rsidR="0009482A">
              <w:rPr>
                <w:rFonts w:eastAsia="Times New Roman" w:cs="Times New Roman"/>
                <w:szCs w:val="24"/>
                <w:lang w:val="fr-CA"/>
              </w:rPr>
              <w:t>s</w:t>
            </w:r>
            <w:r>
              <w:rPr>
                <w:rFonts w:eastAsia="Times New Roman" w:cs="Times New Roman"/>
                <w:szCs w:val="24"/>
                <w:lang w:val="fr-CA"/>
              </w:rPr>
              <w:t xml:space="preserve"> sur l’option qui dans chaque cas favorise une valeur </w:t>
            </w:r>
            <w:r w:rsidRPr="00B37E5F">
              <w:rPr>
                <w:rFonts w:eastAsia="Times New Roman" w:cs="Times New Roman"/>
                <w:i/>
                <w:iCs/>
                <w:szCs w:val="24"/>
                <w:lang w:val="fr-CA"/>
              </w:rPr>
              <w:t>p</w:t>
            </w:r>
            <w:r>
              <w:rPr>
                <w:rFonts w:eastAsia="Times New Roman" w:cs="Times New Roman"/>
                <w:szCs w:val="24"/>
                <w:lang w:val="fr-CA"/>
              </w:rPr>
              <w:t xml:space="preserve"> plus significative, il s’agit de </w:t>
            </w:r>
            <w:r w:rsidRPr="00BA455E">
              <w:rPr>
                <w:rFonts w:eastAsia="Times New Roman" w:cs="Times New Roman"/>
                <w:i/>
                <w:iCs/>
                <w:szCs w:val="24"/>
                <w:lang w:val="fr-CA"/>
              </w:rPr>
              <w:t>p</w:t>
            </w:r>
            <w:r>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ou bien des covariables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t>Le rapport sélectif des variables</w:t>
            </w:r>
          </w:p>
        </w:tc>
        <w:tc>
          <w:tcPr>
            <w:tcW w:w="4680" w:type="dxa"/>
          </w:tcPr>
          <w:p w14:paraId="2DABA588" w14:textId="2E179744"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p>
        </w:tc>
      </w:tr>
      <w:tr w:rsidR="000476E7"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lastRenderedPageBreak/>
              <w:t>Le rapport sélectif des analyses</w:t>
            </w:r>
          </w:p>
        </w:tc>
        <w:tc>
          <w:tcPr>
            <w:tcW w:w="4680" w:type="dxa"/>
          </w:tcPr>
          <w:p w14:paraId="097178DE" w14:textId="7B307391"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e pas rapporter toutes les analyses qui ont été effectuées</w:t>
            </w:r>
          </w:p>
        </w:tc>
      </w:tr>
      <w:tr w:rsidR="00890657"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Le « HARKing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7950BE69"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p>
        </w:tc>
      </w:tr>
      <w:tr w:rsidR="006140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6E98E1F0"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s lecteur</w:t>
            </w:r>
            <w:r w:rsidR="00084209">
              <w:rPr>
                <w:rFonts w:eastAsia="Times New Roman" w:cs="Times New Roman"/>
                <w:szCs w:val="24"/>
                <w:lang w:val="fr-CA"/>
              </w:rPr>
              <w:t>.rices</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17282E21" w14:textId="078BD604" w:rsidR="00185947" w:rsidRPr="0076205D" w:rsidRDefault="009F3AFA" w:rsidP="00006833">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0B0F7B33"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 xml:space="preserve">omniprésence des pratiques questionnables en recherche, de nombreux </w:t>
      </w:r>
      <w:r w:rsidR="002E60EB">
        <w:rPr>
          <w:rFonts w:eastAsia="Times New Roman" w:cs="Times New Roman"/>
          <w:szCs w:val="24"/>
          <w:lang w:val="fr-CA"/>
        </w:rPr>
        <w:t>chercheur.es</w:t>
      </w:r>
      <w:r>
        <w:rPr>
          <w:rFonts w:eastAsia="Times New Roman" w:cs="Times New Roman"/>
          <w:szCs w:val="24"/>
          <w:lang w:val="fr-CA"/>
        </w:rPr>
        <w:t xml:space="preserve"> ressentent qu</w:t>
      </w:r>
      <w:r w:rsidR="00E94782">
        <w:rPr>
          <w:rFonts w:eastAsia="Times New Roman" w:cs="Times New Roman"/>
          <w:szCs w:val="24"/>
          <w:lang w:val="fr-CA"/>
        </w:rPr>
        <w:t>’</w:t>
      </w:r>
      <w:r>
        <w:rPr>
          <w:rFonts w:eastAsia="Times New Roman" w:cs="Times New Roman"/>
          <w:szCs w:val="24"/>
          <w:lang w:val="fr-CA"/>
        </w:rPr>
        <w:t xml:space="preserve">il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 xml:space="preserve">met au cœur de sa démarche la </w:t>
      </w:r>
      <w:r w:rsidR="006230F7" w:rsidRPr="005F357D">
        <w:rPr>
          <w:rFonts w:eastAsia="Times New Roman" w:cs="Times New Roman"/>
          <w:szCs w:val="24"/>
          <w:lang w:val="fr-CA"/>
        </w:rPr>
        <w:lastRenderedPageBreak/>
        <w:t>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7516A911"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 xml:space="preserve">l’utilisation du logiciel d’analyse statistique R;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s professeur.e.s, comité, ou étudiant.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7030A9EC">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3E5818E6"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 xml:space="preserve">pour certain.es)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au</w:t>
      </w:r>
      <w:r w:rsidR="00666DC8">
        <w:rPr>
          <w:rFonts w:eastAsia="Times New Roman" w:cs="Times New Roman"/>
          <w:szCs w:val="24"/>
          <w:lang w:val="fr-CA"/>
        </w:rPr>
        <w:t>x</w:t>
      </w:r>
      <w:r w:rsidR="00EF636F">
        <w:rPr>
          <w:rFonts w:eastAsia="Times New Roman" w:cs="Times New Roman"/>
          <w:szCs w:val="24"/>
          <w:lang w:val="fr-CA"/>
        </w:rPr>
        <w:t xml:space="preserve"> chercheur</w:t>
      </w:r>
      <w:r w:rsidR="00666DC8">
        <w:rPr>
          <w:rFonts w:eastAsia="Times New Roman" w:cs="Times New Roman"/>
          <w:szCs w:val="24"/>
          <w:lang w:val="fr-CA"/>
        </w:rPr>
        <w:t>.es</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re going to measure, how, in how many people, and so on, before you start. The problems of publication bias, duplicate publication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5B4F54E2" w14:textId="19DBAD9F" w:rsidR="00FE6C2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Bien que certains 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d’autres termes, cette pratique a un effet neutre ou positif en termes de gain de temps, mais </w: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4C0CA1DE" w14:textId="4DE06378" w:rsidR="00A9602A"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 xml:space="preserve">que les chercheur.es doiven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25BF1F04"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w:t>
      </w:r>
      <w:proofErr w:type="spellStart"/>
      <w:r w:rsidR="007B5D4B">
        <w:rPr>
          <w:rFonts w:eastAsia="Times New Roman" w:cs="Times New Roman"/>
          <w:szCs w:val="24"/>
          <w:lang w:val="fr-CA"/>
        </w:rPr>
        <w:t>êtres</w:t>
      </w:r>
      <w:proofErr w:type="spellEnd"/>
      <w:r w:rsidR="007B5D4B">
        <w:rPr>
          <w:rFonts w:eastAsia="Times New Roman" w:cs="Times New Roman"/>
          <w:szCs w:val="24"/>
          <w:lang w:val="fr-CA"/>
        </w:rPr>
        <w:t xml:space="preserv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comme les journaux de l’American Psychological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58C33CB9" w14:textId="38773CA4" w:rsidR="00EF636F" w:rsidRPr="0076205D" w:rsidRDefault="006D4357" w:rsidP="00EF636F">
      <w:pPr>
        <w:pStyle w:val="APA2"/>
        <w:rPr>
          <w:lang w:val="fr-CA"/>
        </w:rPr>
      </w:pPr>
      <w:bookmarkStart w:id="19" w:name="_Toc130399344"/>
      <w:bookmarkStart w:id="20"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9"/>
      <w:bookmarkEnd w:id="20"/>
    </w:p>
    <w:p w14:paraId="54FD5CB9" w14:textId="4CC4ABC9"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Pr>
          <w:rFonts w:eastAsia="Times New Roman" w:cs="Times New Roman"/>
          <w:szCs w:val="24"/>
          <w:lang w:val="fr-CA"/>
        </w:rPr>
        <w:t xml:space="preserve">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w:t>
      </w:r>
      <w:r>
        <w:rPr>
          <w:rFonts w:eastAsia="Times New Roman" w:cs="Times New Roman"/>
          <w:szCs w:val="24"/>
          <w:lang w:val="fr-CA"/>
        </w:rPr>
        <w:lastRenderedPageBreak/>
        <w:t>des modifications et des améliorations, ce qui permet au final d’avoir une étude révisée par les pairs en avance et en particulier, encore plus robuste.</w:t>
      </w:r>
    </w:p>
    <w:p w14:paraId="16DB050B" w14:textId="12662274" w:rsidR="00EF636F" w:rsidRDefault="008A1F48"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 </w:t>
      </w:r>
      <w:r w:rsidR="00EF636F">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sidR="00EF636F">
        <w:rPr>
          <w:rFonts w:eastAsia="Times New Roman" w:cs="Times New Roman"/>
          <w:szCs w:val="24"/>
          <w:lang w:val="fr-CA"/>
        </w:rPr>
        <w:t xml:space="preserve">de </w:t>
      </w:r>
      <w:r w:rsidR="005472FF">
        <w:rPr>
          <w:rFonts w:eastAsia="Times New Roman" w:cs="Times New Roman"/>
          <w:szCs w:val="24"/>
          <w:lang w:val="fr-CA"/>
        </w:rPr>
        <w:t xml:space="preserve">ne </w:t>
      </w:r>
      <w:r w:rsidR="00EF636F">
        <w:rPr>
          <w:rFonts w:eastAsia="Times New Roman" w:cs="Times New Roman"/>
          <w:szCs w:val="24"/>
          <w:lang w:val="fr-CA"/>
        </w:rPr>
        <w:t xml:space="preserve">publier </w:t>
      </w:r>
      <w:r w:rsidR="005472FF">
        <w:rPr>
          <w:rFonts w:eastAsia="Times New Roman" w:cs="Times New Roman"/>
          <w:szCs w:val="24"/>
          <w:lang w:val="fr-CA"/>
        </w:rPr>
        <w:t xml:space="preserve">que </w:t>
      </w:r>
      <w:r w:rsidR="00EF636F">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sidR="00EF636F">
        <w:rPr>
          <w:rFonts w:eastAsia="Times New Roman" w:cs="Times New Roman"/>
          <w:szCs w:val="24"/>
          <w:lang w:val="fr-CA"/>
        </w:rPr>
        <w:t>. Ceci étant dit, bien que le rapport enregistré devienne également de plus 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De plus, les changements sociaux et structuraux sont généralement lents, et il faut aussi se donner le temps à soi-même. Sentez-vous donc libre de commencer par de petits pas—un pas à la fois—tant que vous commenciez. Vous pourrez néanmoins garder le rapport enregistré en tête comme la pratique idéale à (éventuellement) atteindre.</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1"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 xml:space="preserve">un pas pour soumettre un rapport enregistré, ou du moins, </w:t>
      </w:r>
      <w:r w:rsidRPr="0076205D">
        <w:rPr>
          <w:rFonts w:eastAsia="Times New Roman" w:cs="Times New Roman"/>
          <w:szCs w:val="24"/>
          <w:lang w:val="fr-CA"/>
        </w:rPr>
        <w:lastRenderedPageBreak/>
        <w:t>préenregistrer votre recherche</w:t>
      </w:r>
      <w:r>
        <w:rPr>
          <w:rFonts w:eastAsia="Times New Roman" w:cs="Times New Roman"/>
          <w:szCs w:val="24"/>
          <w:lang w:val="fr-CA"/>
        </w:rPr>
        <w:t xml:space="preserve">, par exemple sur </w:t>
      </w:r>
      <w:hyperlink r:id="rId22"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22" w:name="_Toc130399346"/>
      <w:bookmarkStart w:id="23" w:name="_Toc127541222"/>
      <w:r>
        <w:rPr>
          <w:lang w:val="fr-CA"/>
        </w:rPr>
        <w:t>Les données ouvertes</w:t>
      </w:r>
      <w:bookmarkEnd w:id="22"/>
      <w:bookmarkEnd w:id="23"/>
      <w:r w:rsidR="008A1F48" w:rsidRPr="00A2156F">
        <w:rPr>
          <w:lang w:val="fr-CA"/>
        </w:rPr>
        <w:t xml:space="preserve"> </w:t>
      </w:r>
    </w:p>
    <w:p w14:paraId="39C047B2" w14:textId="0C233FBC"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être disponibles en libre accès</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4"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6C6A720" w:rsidR="00DC5F97" w:rsidRDefault="00DC5F97"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possible de mettre les données brutes désidentifiées sur une banque de données publiques telle que le </w:t>
      </w:r>
      <w:hyperlink r:id="rId25" w:history="1">
        <w:r w:rsidRPr="00DC5F97">
          <w:rPr>
            <w:rStyle w:val="Hyperlink"/>
            <w:rFonts w:eastAsia="Times New Roman" w:cs="Times New Roman"/>
            <w:szCs w:val="24"/>
            <w:lang w:val="fr-CA"/>
          </w:rPr>
          <w:t>Open Science Framewor</w:t>
        </w:r>
        <w:r w:rsidR="00EE72F3">
          <w:rPr>
            <w:rStyle w:val="Hyperlink"/>
            <w:rFonts w:eastAsia="Times New Roman" w:cs="Times New Roman"/>
            <w:szCs w:val="24"/>
            <w:lang w:val="fr-CA"/>
          </w:rPr>
          <w:t>k (OSF)</w:t>
        </w:r>
      </w:hyperlink>
      <w:r>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 xml:space="preserve">ouvrir </w:t>
      </w:r>
      <w:r w:rsidR="00A10509">
        <w:rPr>
          <w:rFonts w:eastAsia="Times New Roman" w:cs="Times New Roman"/>
          <w:szCs w:val="24"/>
          <w:lang w:val="fr-CA"/>
        </w:rPr>
        <w:lastRenderedPageBreak/>
        <w:t>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obtenir un identifiant doi, pour ce jeu de données, si désiré.</w:t>
      </w:r>
    </w:p>
    <w:p w14:paraId="1DB28999" w14:textId="1152692F"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puisque les participant.e.s 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Pr>
          <w:rFonts w:eastAsia="Times New Roman" w:cs="Times New Roman"/>
          <w:szCs w:val="24"/>
          <w:lang w:val="fr-CA"/>
        </w:rPr>
        <w:t xml:space="preserve">qui a </w:t>
      </w:r>
      <w:r w:rsidR="00452815">
        <w:rPr>
          <w:rFonts w:eastAsia="Times New Roman" w:cs="Times New Roman"/>
          <w:szCs w:val="24"/>
          <w:lang w:val="fr-CA"/>
        </w:rPr>
        <w:t xml:space="preserve">initialement </w:t>
      </w:r>
      <w:r w:rsidR="00995367">
        <w:rPr>
          <w:rFonts w:eastAsia="Times New Roman" w:cs="Times New Roman"/>
          <w:szCs w:val="24"/>
          <w:lang w:val="fr-CA"/>
        </w:rPr>
        <w:t xml:space="preserve">été suggéré </w:t>
      </w:r>
      <w:r w:rsidR="00452815">
        <w:rPr>
          <w:rFonts w:eastAsia="Times New Roman" w:cs="Times New Roman"/>
          <w:szCs w:val="24"/>
          <w:lang w:val="fr-CA"/>
        </w:rPr>
        <w:t xml:space="preserve">en anglais </w:t>
      </w:r>
      <w:r w:rsidR="00995367">
        <w:rPr>
          <w:rFonts w:eastAsia="Times New Roman" w:cs="Times New Roman"/>
          <w:szCs w:val="24"/>
          <w:lang w:val="fr-CA"/>
        </w:rPr>
        <w:t>par le comité éthique de l</w:t>
      </w:r>
      <w:r w:rsidR="00E94782">
        <w:rPr>
          <w:rFonts w:eastAsia="Times New Roman" w:cs="Times New Roman"/>
          <w:szCs w:val="24"/>
          <w:lang w:val="fr-CA"/>
        </w:rPr>
        <w:t>’</w:t>
      </w:r>
      <w:r w:rsidR="00995367">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28"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k&#10;v16Z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24" w:name="_Toc130399347"/>
      <w:bookmarkStart w:id="25" w:name="_Toc127541223"/>
      <w:r>
        <w:rPr>
          <w:lang w:val="fr-CA"/>
        </w:rPr>
        <w:t>Les matériels ouverts</w:t>
      </w:r>
      <w:bookmarkEnd w:id="24"/>
      <w:bookmarkEnd w:id="25"/>
    </w:p>
    <w:p w14:paraId="69D36E4F" w14:textId="26E8FB88"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51012346"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 xml:space="preserve">autres études) ne seront probablement pas dû à des erreurs dans le script ou dans la manière </w:t>
      </w:r>
      <w:r w:rsidR="002A44CF">
        <w:rPr>
          <w:rFonts w:eastAsia="Times New Roman" w:cs="Times New Roman"/>
          <w:szCs w:val="24"/>
          <w:lang w:val="fr-CA"/>
        </w:rPr>
        <w:lastRenderedPageBreak/>
        <w:t>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456311E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30F5C98" w:rsidR="002A2048" w:rsidRDefault="002A2048">
      <w:pPr>
        <w:pStyle w:val="APA2"/>
        <w:rPr>
          <w:lang w:val="fr-CA"/>
        </w:rPr>
      </w:pPr>
      <w:bookmarkStart w:id="26" w:name="_Toc130399348"/>
      <w:bookmarkStart w:id="27" w:name="_Toc127541224"/>
      <w:r>
        <w:rPr>
          <w:lang w:val="fr-CA"/>
        </w:rPr>
        <w:t>L</w:t>
      </w:r>
      <w:r w:rsidR="00E94782">
        <w:rPr>
          <w:lang w:val="fr-CA"/>
        </w:rPr>
        <w:t>’</w:t>
      </w:r>
      <w:r>
        <w:rPr>
          <w:lang w:val="fr-CA"/>
        </w:rPr>
        <w:t>utilisation du logiciel R</w:t>
      </w:r>
      <w:bookmarkEnd w:id="26"/>
      <w:bookmarkEnd w:id="27"/>
    </w:p>
    <w:p w14:paraId="7D903CB5" w14:textId="4E71C284" w:rsidR="00F25498" w:rsidRDefault="002617DB"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40D5BC26">
            <wp:simplePos x="0" y="0"/>
            <wp:positionH relativeFrom="column">
              <wp:posOffset>4240530</wp:posOffset>
            </wp:positionH>
            <wp:positionV relativeFrom="paragraph">
              <wp:posOffset>13970</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5498">
        <w:rPr>
          <w:rFonts w:eastAsia="Times New Roman" w:cs="Times New Roman"/>
          <w:szCs w:val="24"/>
          <w:lang w:val="fr-CA"/>
        </w:rPr>
        <w:t xml:space="preserve">Bien sûr, le plus important est de partager sa syntaxe, peu importe le logiciel utilisé, que cela soit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Par contre,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votre article scientifique après avoir gradué, il est possible que les personnes évaluatrices vous </w:t>
      </w:r>
      <w:r w:rsidR="001F518A">
        <w:rPr>
          <w:rFonts w:eastAsia="Times New Roman" w:cs="Times New Roman"/>
          <w:szCs w:val="24"/>
          <w:lang w:val="fr-CA"/>
        </w:rPr>
        <w:lastRenderedPageBreak/>
        <w:t xml:space="preserve">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la compagnie publie une 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28"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29"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0"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76452C55"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proofErr w:type="spellStart"/>
      <w:r w:rsidR="008E47DB" w:rsidRPr="006E65FF">
        <w:rPr>
          <w:rFonts w:eastAsia="Times New Roman" w:cs="Times New Roman"/>
          <w:i/>
          <w:iCs/>
          <w:szCs w:val="24"/>
          <w:lang w:val="fr-CA"/>
        </w:rPr>
        <w:t>rmarkdown</w:t>
      </w:r>
      <w:proofErr w:type="spellEnd"/>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7F3B77">
        <w:rPr>
          <w:rFonts w:eastAsia="Times New Roman" w:cs="Times New Roman"/>
          <w:szCs w:val="24"/>
          <w:lang w:val="fr-CA"/>
        </w:rPr>
        <w:t>lecteur.rice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3CF9016D" w:rsidR="002A2048" w:rsidRDefault="0046606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1"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 xml:space="preserve">interface (RStudio)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32"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1751F7E9" w14:textId="6284006A" w:rsidR="00135FCF" w:rsidRPr="00F42C80" w:rsidRDefault="00135FCF">
      <w:pPr>
        <w:pStyle w:val="APA2"/>
        <w:rPr>
          <w:lang w:val="fr-CA"/>
        </w:rPr>
      </w:pPr>
      <w:bookmarkStart w:id="28" w:name="_Toc130399349"/>
      <w:bookmarkStart w:id="29" w:name="_Toc127541225"/>
      <w:r w:rsidRPr="00F42C80">
        <w:rPr>
          <w:lang w:val="fr-CA"/>
        </w:rPr>
        <w:t>L</w:t>
      </w:r>
      <w:r>
        <w:rPr>
          <w:lang w:val="fr-CA"/>
        </w:rPr>
        <w:t>a prépublication</w:t>
      </w:r>
      <w:bookmarkEnd w:id="28"/>
      <w:bookmarkEnd w:id="29"/>
    </w:p>
    <w:p w14:paraId="54FA09AC" w14:textId="290E7538"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 xml:space="preserve">La prépublication (anglais : </w:t>
      </w:r>
      <w:proofErr w:type="spellStart"/>
      <w:r w:rsidR="00135FCF" w:rsidRPr="7DD69E69">
        <w:rPr>
          <w:rFonts w:eastAsia="Times New Roman" w:cs="Times New Roman"/>
          <w:lang w:val="fr-CA"/>
        </w:rPr>
        <w:t>preprint</w:t>
      </w:r>
      <w:proofErr w:type="spellEnd"/>
      <w:r w:rsidR="00135FCF" w:rsidRPr="7DD69E69">
        <w:rPr>
          <w:rFonts w:eastAsia="Times New Roman" w:cs="Times New Roman"/>
          <w:lang w:val="fr-CA"/>
        </w:rPr>
        <w: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34">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Psychological Science, en collaboration avec OSF</w:t>
      </w:r>
      <w:r w:rsidR="0BA48599" w:rsidRPr="7DD69E69">
        <w:rPr>
          <w:rFonts w:eastAsia="Times New Roman" w:cs="Times New Roman"/>
          <w:lang w:val="fr-CA"/>
        </w:rPr>
        <w:t>.</w:t>
      </w:r>
    </w:p>
    <w:p w14:paraId="1490326D" w14:textId="1E921DC6"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évaluation initiale du manuscrit par 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de possibles multiples révisions par les pairs. Ce faisant, les chercheurs 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 xml:space="preserve">En rendant la prépublication par les pairs disponible </w:t>
      </w:r>
      <w:r w:rsidR="0900C89F" w:rsidRPr="7DD69E69">
        <w:rPr>
          <w:rFonts w:eastAsia="Times New Roman" w:cs="Times New Roman"/>
          <w:lang w:val="fr-CA"/>
        </w:rPr>
        <w:lastRenderedPageBreak/>
        <w:t>en ligne, elle est immédiatement disponible</w:t>
      </w:r>
      <w:r w:rsidR="791A5B20" w:rsidRPr="7DD69E69">
        <w:rPr>
          <w:rFonts w:eastAsia="Times New Roman" w:cs="Times New Roman"/>
          <w:lang w:val="fr-CA"/>
        </w:rPr>
        <w:t>, et les autres chercheurs</w:t>
      </w:r>
      <w:r w:rsidR="005E559E">
        <w:rPr>
          <w:rFonts w:eastAsia="Times New Roman" w:cs="Times New Roman"/>
          <w:lang w:val="fr-CA"/>
        </w:rPr>
        <w:t xml:space="preserve"> 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4AB92A6C"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chercheurs 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2BED1D6" w:rsidR="3E04AFAD" w:rsidRDefault="13358387" w:rsidP="00C25359">
      <w:pPr>
        <w:spacing w:line="360" w:lineRule="auto"/>
        <w:ind w:firstLine="720"/>
        <w:rPr>
          <w:rFonts w:eastAsia="Times New Roman" w:cs="Times New Roman"/>
          <w:lang w:val="fr-CA"/>
        </w:rPr>
      </w:pPr>
      <w:r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est au final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4E77F2DB"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les auteurs originaux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un identifiant doi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chercheurs 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35">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 xml:space="preserve">emploi, puisque le </w:t>
      </w:r>
      <w:r w:rsidR="1418DFB5" w:rsidRPr="7DD69E69">
        <w:rPr>
          <w:rFonts w:eastAsia="Times New Roman" w:cs="Times New Roman"/>
          <w:lang w:val="fr-CA"/>
        </w:rPr>
        <w:lastRenderedPageBreak/>
        <w:t>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doi)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0093E6" w14:textId="4016DC86" w:rsidR="00D26B63" w:rsidRDefault="00D26B63" w:rsidP="00430E71">
      <w:pPr>
        <w:rPr>
          <w:lang w:val="fr-CA"/>
        </w:rPr>
      </w:pPr>
      <w:r w:rsidRPr="00850A39">
        <w:rPr>
          <w:noProof/>
          <w:lang w:val="fr-CA"/>
        </w:rPr>
        <mc:AlternateContent>
          <mc:Choice Requires="wps">
            <w:drawing>
              <wp:anchor distT="45720" distB="45720" distL="114300" distR="114300" simplePos="0" relativeHeight="251693056" behindDoc="0" locked="0" layoutInCell="1" allowOverlap="1" wp14:anchorId="77129B53" wp14:editId="2467E05C">
                <wp:simplePos x="0" y="0"/>
                <wp:positionH relativeFrom="margin">
                  <wp:align>left</wp:align>
                </wp:positionH>
                <wp:positionV relativeFrom="paragraph">
                  <wp:posOffset>55245</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6"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129B53" id="Text Box 2" o:spid="_x0000_s1029" type="#_x0000_t202" style="position:absolute;margin-left:0;margin-top:4.35pt;width:479.25pt;height:110.6pt;z-index:2516930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">
                <v:textbox style="mso-fit-shape-to-text:t">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7"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p>
    <w:p w14:paraId="44B9E9F3" w14:textId="659ED32F" w:rsidR="009B6EB2" w:rsidRPr="00F42C80" w:rsidRDefault="009B6EB2">
      <w:pPr>
        <w:pStyle w:val="APA2"/>
        <w:rPr>
          <w:lang w:val="fr-CA"/>
        </w:rPr>
      </w:pPr>
      <w:bookmarkStart w:id="30" w:name="_Toc130399350"/>
      <w:bookmarkStart w:id="31" w:name="_Toc127541226"/>
      <w:r w:rsidRPr="7DD69E69">
        <w:rPr>
          <w:lang w:val="fr-CA"/>
        </w:rPr>
        <w:t>L</w:t>
      </w:r>
      <w:r w:rsidR="000A2310" w:rsidRPr="7DD69E69">
        <w:rPr>
          <w:lang w:val="fr-CA"/>
        </w:rPr>
        <w:t xml:space="preserve">a publication en </w:t>
      </w:r>
      <w:r w:rsidRPr="7DD69E69">
        <w:rPr>
          <w:lang w:val="fr-CA"/>
        </w:rPr>
        <w:t>libre accès</w:t>
      </w:r>
      <w:bookmarkEnd w:id="30"/>
      <w:bookmarkEnd w:id="31"/>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0"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hpX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puJFfCByrbE5EFmHx86ln0aLDt1Pzgbq2or7HztwkjP9wVB1bqZFEds8GcX8ilAy&#10;d+mpLz1gBElVPHB2XK5D+hqJm72jKm5U4vscySlk6saE/fRzYrtf2unU8/9e/QI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O6SGlc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5A4BAA12">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38">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39">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w:t>
      </w:r>
      <w:r w:rsidR="00827295" w:rsidRPr="7DD69E69">
        <w:rPr>
          <w:rFonts w:eastAsia="Times New Roman" w:cs="Times New Roman"/>
          <w:lang w:val="fr-CA"/>
        </w:rPr>
        <w:lastRenderedPageBreak/>
        <w:t xml:space="preserve">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38D7295" w14:textId="60E80B5C" w:rsidR="009B6EB2" w:rsidRDefault="13D88200" w:rsidP="00C25359">
      <w:pPr>
        <w:snapToGrid w:val="0"/>
        <w:spacing w:line="360" w:lineRule="auto"/>
        <w:ind w:firstLine="720"/>
        <w:rPr>
          <w:rFonts w:eastAsia="Times New Roman" w:cs="Times New Roman"/>
          <w:lang w:val="fr-CA"/>
        </w:rPr>
      </w:pPr>
      <w:r w:rsidRPr="7DD69E69">
        <w:rPr>
          <w:rFonts w:eastAsia="Times New Roman" w:cs="Times New Roman"/>
          <w:lang w:val="fr-CA"/>
        </w:rPr>
        <w:t xml:space="preserve">Il existe </w:t>
      </w:r>
      <w:hyperlink r:id="rId40">
        <w:r w:rsidRPr="7DD69E69">
          <w:rPr>
            <w:rStyle w:val="Hyperlink"/>
            <w:rFonts w:eastAsia="Times New Roman" w:cs="Times New Roman"/>
            <w:lang w:val="fr-CA"/>
          </w:rPr>
          <w:t>plusieurs types de publication en libre accès</w:t>
        </w:r>
      </w:hyperlink>
      <w:r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Pr="7DD69E69">
        <w:rPr>
          <w:rFonts w:eastAsia="Times New Roman" w:cs="Times New Roman"/>
          <w:lang w:val="fr-CA"/>
        </w:rPr>
        <w:t>accès libre sont les plus populaires, mais une troisième variante gagne de plus en plus en popularité également (</w:t>
      </w:r>
      <w:hyperlink r:id="rId41">
        <w:r w:rsidRPr="7DD69E69">
          <w:rPr>
            <w:rStyle w:val="Hyperlink"/>
            <w:rFonts w:eastAsia="Times New Roman" w:cs="Times New Roman"/>
            <w:lang w:val="fr-CA"/>
          </w:rPr>
          <w:t>notamment grâce au Plan S</w:t>
        </w:r>
      </w:hyperlink>
      <w:r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Pr="7DD69E69">
        <w:rPr>
          <w:rFonts w:eastAsia="Times New Roman" w:cs="Times New Roman"/>
          <w:lang w:val="fr-CA"/>
        </w:rPr>
        <w:t>y a donc pas de frais d</w:t>
      </w:r>
      <w:r w:rsidR="00E94782">
        <w:rPr>
          <w:rFonts w:eastAsia="Times New Roman" w:cs="Times New Roman"/>
          <w:lang w:val="fr-CA"/>
        </w:rPr>
        <w:t>’</w:t>
      </w:r>
      <w:r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59AB54" w14:textId="77777777" w:rsidR="00EB7BD3" w:rsidRDefault="00EB7BD3" w:rsidP="00C25359">
      <w:pPr>
        <w:snapToGrid w:val="0"/>
        <w:spacing w:line="360" w:lineRule="auto"/>
        <w:ind w:firstLine="720"/>
        <w:rPr>
          <w:rFonts w:eastAsia="Times New Roman" w:cs="Times New Roman"/>
          <w:lang w:val="fr-CA"/>
        </w:rPr>
      </w:pPr>
    </w:p>
    <w:p w14:paraId="67964936" w14:textId="35CB23AE" w:rsidR="009F4BAA" w:rsidRPr="00135FCF" w:rsidRDefault="009F4BAA" w:rsidP="00C25359">
      <w:pPr>
        <w:snapToGrid w:val="0"/>
        <w:spacing w:line="360" w:lineRule="auto"/>
        <w:ind w:firstLine="720"/>
        <w:rPr>
          <w:rFonts w:eastAsia="Times New Roman" w:cs="Times New Roman"/>
          <w:lang w:val="fr-CA"/>
        </w:rPr>
      </w:pPr>
      <w:r w:rsidRPr="00850A39">
        <w:rPr>
          <w:rFonts w:eastAsia="Times New Roman" w:cs="Times New Roman"/>
          <w:noProof/>
          <w:lang w:val="fr-CA"/>
        </w:rPr>
        <w:lastRenderedPageBreak/>
        <mc:AlternateContent>
          <mc:Choice Requires="wps">
            <w:drawing>
              <wp:anchor distT="45720" distB="45720" distL="114300" distR="114300" simplePos="0" relativeHeight="251667456" behindDoc="0" locked="0" layoutInCell="1" allowOverlap="1" wp14:anchorId="4D2493DD" wp14:editId="62776B38">
                <wp:simplePos x="0" y="0"/>
                <wp:positionH relativeFrom="margin">
                  <wp:align>left</wp:align>
                </wp:positionH>
                <wp:positionV relativeFrom="paragraph">
                  <wp:posOffset>0</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2"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3"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1" type="#_x0000_t202" style="position:absolute;left:0;text-align:left;margin-left:0;margin-top:0;width:479.25pt;height:110.6pt;z-index:2516674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4"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5"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v:textbox>
                <w10:wrap type="topAndBottom" anchorx="margin"/>
              </v:shape>
            </w:pict>
          </mc:Fallback>
        </mc:AlternateContent>
      </w:r>
    </w:p>
    <w:p w14:paraId="56C98EB8" w14:textId="2A8EEBDF" w:rsidR="000716F5" w:rsidRPr="0076205D" w:rsidRDefault="000716F5" w:rsidP="00006833">
      <w:pPr>
        <w:pStyle w:val="APA1"/>
      </w:pPr>
      <w:bookmarkStart w:id="32" w:name="_Toc130399351"/>
      <w:bookmarkStart w:id="33" w:name="_Toc127541228"/>
      <w:r w:rsidRPr="0076205D">
        <w:t xml:space="preserve">Les bénéfices </w:t>
      </w:r>
      <w:r w:rsidR="00602880">
        <w:t xml:space="preserve">(et limites) </w:t>
      </w:r>
      <w:r w:rsidRPr="0076205D">
        <w:t>d</w:t>
      </w:r>
      <w:r w:rsidR="00E94782">
        <w:t>’</w:t>
      </w:r>
      <w:r w:rsidRPr="0076205D">
        <w:t>embrasser la science ouverte</w:t>
      </w:r>
      <w:bookmarkEnd w:id="32"/>
      <w:bookmarkEnd w:id="33"/>
    </w:p>
    <w:p w14:paraId="24525B14" w14:textId="75FA896E"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tous.tes les chercheur.es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45DDCC60"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il est évident qu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candidat.e beaucoup plus </w:t>
      </w:r>
      <w:r w:rsidR="000E0869">
        <w:rPr>
          <w:rFonts w:eastAsia="Times New Roman" w:cs="Times New Roman"/>
          <w:szCs w:val="24"/>
          <w:lang w:val="fr-CA"/>
        </w:rPr>
        <w:lastRenderedPageBreak/>
        <w:t>intéressant</w:t>
      </w:r>
      <w:r w:rsidR="00B829AD">
        <w:rPr>
          <w:rFonts w:eastAsia="Times New Roman" w:cs="Times New Roman"/>
          <w:szCs w:val="24"/>
          <w:lang w:val="fr-CA"/>
        </w:rPr>
        <w:t>.e</w:t>
      </w:r>
      <w:r w:rsidR="000E0869">
        <w:rPr>
          <w:rFonts w:eastAsia="Times New Roman" w:cs="Times New Roman"/>
          <w:szCs w:val="24"/>
          <w:lang w:val="fr-CA"/>
        </w:rPr>
        <w:t xml:space="preserve">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de vos collègues ou collaborateur.rice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006833">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46" w:history="1">
        <w:r w:rsidR="006751BA" w:rsidRPr="00267F60">
          <w:rPr>
            <w:rStyle w:val="Hyperlink"/>
            <w:lang w:val="fr-CA"/>
          </w:rPr>
          <w:t>https://osf.io/</w:t>
        </w:r>
      </w:hyperlink>
    </w:p>
    <w:p w14:paraId="2927BD10" w14:textId="5DA45FFB"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inviter vos collaborateur</w:t>
      </w:r>
      <w:r w:rsidR="00020CD1">
        <w:rPr>
          <w:lang w:val="fr-CA"/>
        </w:rPr>
        <w:t>.rice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w:t>
      </w:r>
      <w:proofErr w:type="spellStart"/>
      <w:r w:rsidRPr="009B468E">
        <w:rPr>
          <w:lang w:val="fr-CA"/>
        </w:rPr>
        <w:t>preprint</w:t>
      </w:r>
      <w:proofErr w:type="spellEnd"/>
      <w:r w:rsidRPr="009B468E">
        <w:rPr>
          <w:lang w:val="fr-CA"/>
        </w:rPr>
        <w: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r w:rsidRPr="001662FF">
        <w:rPr>
          <w:i/>
          <w:iCs/>
          <w:lang w:val="fr-CA"/>
        </w:rPr>
        <w:t>Psychological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47" w:history="1">
        <w:r w:rsidR="00134D65" w:rsidRPr="00267F60">
          <w:rPr>
            <w:rStyle w:val="Hyperlink"/>
            <w:lang w:val="fr-CA"/>
          </w:rPr>
          <w:t>https://psysciacc.org/</w:t>
        </w:r>
      </w:hyperlink>
    </w:p>
    <w:p w14:paraId="2EBE3EA7" w14:textId="60FA5AFF" w:rsidR="0034620C" w:rsidRPr="00D9213E" w:rsidRDefault="0034620C" w:rsidP="00C25359">
      <w:pPr>
        <w:pStyle w:val="ListParagraph"/>
        <w:numPr>
          <w:ilvl w:val="0"/>
          <w:numId w:val="4"/>
        </w:numPr>
        <w:spacing w:line="360" w:lineRule="auto"/>
        <w:rPr>
          <w:rFonts w:eastAsiaTheme="majorEastAsia" w:cstheme="majorBidi"/>
          <w:szCs w:val="32"/>
          <w:lang w:val="fr-CA"/>
        </w:rPr>
      </w:pPr>
      <w:r w:rsidRPr="00D9213E">
        <w:rPr>
          <w:rFonts w:eastAsiaTheme="majorEastAsia" w:cstheme="majorBidi"/>
          <w:szCs w:val="32"/>
          <w:lang w:val="fr-CA"/>
        </w:rPr>
        <w:t>Pour des diapos</w:t>
      </w:r>
      <w:r w:rsidR="000C4B51" w:rsidRPr="00D9213E">
        <w:rPr>
          <w:rFonts w:eastAsiaTheme="majorEastAsia" w:cstheme="majorBidi"/>
          <w:szCs w:val="32"/>
          <w:lang w:val="fr-CA"/>
        </w:rPr>
        <w:t>itives</w:t>
      </w:r>
      <w:r w:rsidRPr="00D9213E">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D9213E">
        <w:rPr>
          <w:rFonts w:eastAsiaTheme="majorEastAsia" w:cstheme="majorBidi"/>
          <w:szCs w:val="32"/>
          <w:lang w:val="fr-CA"/>
        </w:rPr>
        <w:t xml:space="preserve"> » : </w:t>
      </w:r>
      <w:hyperlink r:id="rId48" w:history="1">
        <w:r w:rsidR="007F6CB3" w:rsidRPr="00D9213E">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49"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324FE53F" w:rsidR="00345168" w:rsidRDefault="00F0674A" w:rsidP="00006833">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s professeur</w:t>
      </w:r>
      <w:r w:rsidR="00675FAB" w:rsidRPr="0076205D">
        <w:t>.</w:t>
      </w:r>
      <w:r w:rsidR="00AF193F" w:rsidRPr="0076205D">
        <w:t>e</w:t>
      </w:r>
      <w:r w:rsidR="00675FAB" w:rsidRPr="0076205D">
        <w:t>.</w:t>
      </w:r>
      <w:r w:rsidR="00AF193F" w:rsidRPr="0076205D">
        <w:t>s</w:t>
      </w:r>
      <w:r w:rsidR="005E4064">
        <w:t>, comité,</w:t>
      </w:r>
      <w:r w:rsidR="00AF193F" w:rsidRPr="0076205D">
        <w:t xml:space="preserve"> ou étudiant</w:t>
      </w:r>
      <w:r w:rsidR="00675FAB" w:rsidRPr="0076205D">
        <w:t>.</w:t>
      </w:r>
      <w:r w:rsidR="00AF193F" w:rsidRPr="0076205D">
        <w:t>e</w:t>
      </w:r>
      <w:r w:rsidR="00675FAB" w:rsidRPr="0076205D">
        <w:t>.</w:t>
      </w:r>
      <w:r w:rsidR="00AF193F" w:rsidRPr="0076205D">
        <w:t>s</w:t>
      </w:r>
      <w:bookmarkEnd w:id="36"/>
      <w:bookmarkEnd w:id="37"/>
    </w:p>
    <w:p w14:paraId="3C73F66B" w14:textId="2C77609E" w:rsidR="00C33AED" w:rsidRPr="005F6035"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Pr="005F6035">
        <w:rPr>
          <w:lang w:val="fr-CA"/>
        </w:rPr>
        <w:t xml:space="preserve"> confirme qu</w:t>
      </w:r>
      <w:r w:rsidR="00E94782">
        <w:rPr>
          <w:lang w:val="fr-CA"/>
        </w:rPr>
        <w:t>’</w:t>
      </w:r>
      <w:r w:rsidRPr="005F6035">
        <w:rPr>
          <w:lang w:val="fr-CA"/>
        </w:rPr>
        <w:t>il a</w:t>
      </w:r>
      <w:r w:rsidR="00A92575">
        <w:rPr>
          <w:lang w:val="fr-CA"/>
        </w:rPr>
        <w:t xml:space="preserve"> (</w:t>
      </w:r>
      <w:r w:rsidRPr="005F6035">
        <w:rPr>
          <w:lang w:val="fr-CA"/>
        </w:rPr>
        <w:t>ou va</w:t>
      </w:r>
      <w:r w:rsidR="00A92575">
        <w:rPr>
          <w:lang w:val="fr-CA"/>
        </w:rPr>
        <w:t>)</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F77EF0"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F77EF0"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F77EF0"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F77EF0"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F77EF0"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F77EF0"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F77EF0"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0"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F77EF0"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F77EF0"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1CF230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n</w:t>
      </w:r>
      <w:r w:rsidR="00E94782">
        <w:rPr>
          <w:lang w:val="fr-CA"/>
        </w:rPr>
        <w:t>’</w:t>
      </w:r>
      <w:r w:rsidR="004A2F07" w:rsidRPr="005F6035">
        <w:rPr>
          <w:lang w:val="fr-CA"/>
        </w:rPr>
        <w:t>a</w:t>
      </w:r>
      <w:r w:rsidR="004A2F07">
        <w:rPr>
          <w:lang w:val="fr-CA"/>
        </w:rPr>
        <w:t xml:space="preserve"> (</w:t>
      </w:r>
      <w:r w:rsidR="004A2F07" w:rsidRPr="005F6035">
        <w:rPr>
          <w:lang w:val="fr-CA"/>
        </w:rPr>
        <w:t xml:space="preserve">ou </w:t>
      </w:r>
      <w:r w:rsidR="004A2F07">
        <w:rPr>
          <w:lang w:val="fr-CA"/>
        </w:rPr>
        <w:t xml:space="preserve">ne </w:t>
      </w:r>
      <w:r w:rsidR="004A2F07" w:rsidRPr="005F6035">
        <w:rPr>
          <w:lang w:val="fr-CA"/>
        </w:rPr>
        <w:t>va</w:t>
      </w:r>
      <w:r w:rsidR="004A2F07">
        <w:rPr>
          <w:lang w:val="fr-CA"/>
        </w:rPr>
        <w:t>)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F77EF0"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F77EF0"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F77EF0"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F77EF0"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F77EF0"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F77EF0"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F77EF0"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r w:rsidR="009B0E09" w:rsidRPr="00887CC1">
              <w:rPr>
                <w:rFonts w:eastAsia="Times New Roman" w:cs="Times New Roman"/>
                <w:szCs w:val="24"/>
                <w:lang w:val="fr-CA"/>
              </w:rPr>
              <w:t>HARKing</w:t>
            </w:r>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F77EF0"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F77EF0"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54F6BABF" w14:textId="77777777" w:rsidR="00BB06AD" w:rsidRPr="0076205D" w:rsidRDefault="00BB06AD"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006833">
      <w:pPr>
        <w:pStyle w:val="APA1"/>
      </w:pPr>
      <w:bookmarkStart w:id="38" w:name="_Toc130399354"/>
      <w:bookmarkStart w:id="39" w:name="_Toc127541231"/>
      <w:r>
        <w:lastRenderedPageBreak/>
        <w:t>Remerciements</w:t>
      </w:r>
      <w:bookmarkEnd w:id="38"/>
      <w:bookmarkEnd w:id="39"/>
    </w:p>
    <w:p w14:paraId="75444667" w14:textId="63A7BE8C"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1506DB" w:rsidRDefault="00BB06AD" w:rsidP="00006833">
      <w:pPr>
        <w:pStyle w:val="APA1"/>
      </w:pPr>
      <w:bookmarkStart w:id="40" w:name="_Toc130399355"/>
      <w:bookmarkStart w:id="41" w:name="_Toc127541232"/>
      <w:r w:rsidRPr="001506DB">
        <w:t>Références</w:t>
      </w:r>
      <w:bookmarkEnd w:id="40"/>
      <w:bookmarkEnd w:id="41"/>
    </w:p>
    <w:p w14:paraId="7D36B27B" w14:textId="6C8DFB83" w:rsidR="009E2FBD" w:rsidRPr="009E2FBD" w:rsidRDefault="00112AF0" w:rsidP="009E2FBD">
      <w:pPr>
        <w:pStyle w:val="EndNoteBibliography"/>
        <w:ind w:left="720" w:hanging="720"/>
      </w:pPr>
      <w:r w:rsidRPr="0076205D">
        <w:rPr>
          <w:lang w:val="fr-CA"/>
        </w:rPr>
        <w:fldChar w:fldCharType="begin"/>
      </w:r>
      <w:r w:rsidRPr="00C866BE">
        <w:rPr>
          <w:lang w:val="fr-CA"/>
        </w:rPr>
        <w:instrText xml:space="preserve"> ADDIN EN.REFLIST </w:instrText>
      </w:r>
      <w:r w:rsidRPr="0076205D">
        <w:rPr>
          <w:lang w:val="fr-CA"/>
        </w:rPr>
        <w:fldChar w:fldCharType="separate"/>
      </w:r>
      <w:r w:rsidR="009E2FBD" w:rsidRPr="009E2FBD">
        <w:t xml:space="preserve">Al-Aidroos, N., Fiacconi, C., Powell, D., Marmurek, H., Newby-Clark, I., Spence, J., Stanley, D., &amp; Tric, L. (2018). </w:t>
      </w:r>
      <w:r w:rsidR="009E2FBD" w:rsidRPr="009E2FBD">
        <w:rPr>
          <w:i/>
        </w:rPr>
        <w:t>Statistical methods in theses: Guidelines and explanations</w:t>
      </w:r>
      <w:r w:rsidR="009E2FBD" w:rsidRPr="009E2FBD">
        <w:t xml:space="preserve">. </w:t>
      </w:r>
      <w:hyperlink r:id="rId51" w:history="1">
        <w:r w:rsidR="009E2FBD" w:rsidRPr="009E2FBD">
          <w:rPr>
            <w:rStyle w:val="Hyperlink"/>
          </w:rPr>
          <w:t>https://www.uoguelph.ca/psychology/graduate/thesis-statistics</w:t>
        </w:r>
      </w:hyperlink>
    </w:p>
    <w:p w14:paraId="39FD9720" w14:textId="310891FB" w:rsidR="009E2FBD" w:rsidRPr="009E2FBD" w:rsidRDefault="009E2FBD" w:rsidP="009E2FBD">
      <w:pPr>
        <w:pStyle w:val="EndNoteBibliography"/>
        <w:ind w:left="720" w:hanging="720"/>
      </w:pPr>
      <w:r w:rsidRPr="009E2FBD">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9E2FBD">
        <w:rPr>
          <w:i/>
        </w:rPr>
        <w:t>Nature Human Behaviour, 2</w:t>
      </w:r>
      <w:r w:rsidRPr="009E2FBD">
        <w:t xml:space="preserve">(9), 637-644. </w:t>
      </w:r>
      <w:hyperlink r:id="rId52" w:history="1">
        <w:r w:rsidRPr="009E2FBD">
          <w:rPr>
            <w:rStyle w:val="Hyperlink"/>
          </w:rPr>
          <w:t>https://doi.org/10.1038/s41562-018-0399-z</w:t>
        </w:r>
      </w:hyperlink>
      <w:r w:rsidRPr="009E2FBD">
        <w:t xml:space="preserve"> </w:t>
      </w:r>
    </w:p>
    <w:p w14:paraId="74AFA973" w14:textId="5F79851E" w:rsidR="009E2FBD" w:rsidRPr="009E2FBD" w:rsidRDefault="009E2FBD" w:rsidP="009E2FBD">
      <w:pPr>
        <w:pStyle w:val="EndNoteBibliography"/>
        <w:ind w:left="720" w:hanging="720"/>
      </w:pPr>
      <w:r w:rsidRPr="009E2FBD">
        <w:t xml:space="preserve">Chambers, C. (2018). </w:t>
      </w:r>
      <w:r w:rsidRPr="009E2FBD">
        <w:rPr>
          <w:i/>
        </w:rPr>
        <w:t>Strategies for improving study robustness in controversial research</w:t>
      </w:r>
      <w:r w:rsidRPr="009E2FBD">
        <w:t xml:space="preserve">. </w:t>
      </w:r>
      <w:hyperlink r:id="rId53" w:history="1">
        <w:r w:rsidRPr="009E2FBD">
          <w:rPr>
            <w:rStyle w:val="Hyperlink"/>
          </w:rPr>
          <w:t>https://osf.io/v7ndz</w:t>
        </w:r>
      </w:hyperlink>
    </w:p>
    <w:p w14:paraId="0063BA72" w14:textId="5C2CA777" w:rsidR="009E2FBD" w:rsidRPr="009E2FBD" w:rsidRDefault="009E2FBD" w:rsidP="009E2FBD">
      <w:pPr>
        <w:pStyle w:val="EndNoteBibliography"/>
        <w:ind w:left="720" w:hanging="720"/>
      </w:pPr>
      <w:r w:rsidRPr="009E2FBD">
        <w:t xml:space="preserve">Département de psychologie de l'Université du Québec à Montréal. (2020). </w:t>
      </w:r>
      <w:r w:rsidRPr="009E2FBD">
        <w:rPr>
          <w:i/>
        </w:rPr>
        <w:t>Politique d’encadrement du projet de recherche doctorale (PRD)</w:t>
      </w:r>
      <w:r w:rsidRPr="009E2FBD">
        <w:t xml:space="preserve">. </w:t>
      </w:r>
      <w:hyperlink r:id="rId54" w:history="1">
        <w:r w:rsidRPr="009E2FBD">
          <w:rPr>
            <w:rStyle w:val="Hyperlink"/>
          </w:rPr>
          <w:t>https://psychologie.uqam.ca/wp-content/uploads/sites/73/2021/01/Prd_-final-adopte%CC%81-copie.pdf</w:t>
        </w:r>
      </w:hyperlink>
    </w:p>
    <w:p w14:paraId="3AF1375B" w14:textId="4C65E204" w:rsidR="009E2FBD" w:rsidRPr="009E2FBD" w:rsidRDefault="009E2FBD" w:rsidP="009E2FBD">
      <w:pPr>
        <w:pStyle w:val="EndNoteBibliography"/>
        <w:ind w:left="720" w:hanging="720"/>
      </w:pPr>
      <w:r w:rsidRPr="009E2FBD">
        <w:t xml:space="preserve">Ferguson, C. J., &amp; Heene, M. (2012). A vast graveyard of undead theories: Publication bias and psychological science’s aversion to the null. </w:t>
      </w:r>
      <w:r w:rsidRPr="009E2FBD">
        <w:rPr>
          <w:i/>
        </w:rPr>
        <w:t>Perspectives on Psychological Science, 7</w:t>
      </w:r>
      <w:r w:rsidRPr="009E2FBD">
        <w:t xml:space="preserve">(6), 555-561. </w:t>
      </w:r>
      <w:hyperlink r:id="rId55" w:history="1">
        <w:r w:rsidRPr="009E2FBD">
          <w:rPr>
            <w:rStyle w:val="Hyperlink"/>
          </w:rPr>
          <w:t>https://doi.org/10.1177/1745691612459059</w:t>
        </w:r>
      </w:hyperlink>
      <w:r w:rsidRPr="009E2FBD">
        <w:t xml:space="preserve"> </w:t>
      </w:r>
    </w:p>
    <w:p w14:paraId="28C85313" w14:textId="3F0EC33C" w:rsidR="009E2FBD" w:rsidRPr="009E2FBD" w:rsidRDefault="009E2FBD" w:rsidP="009E2FBD">
      <w:pPr>
        <w:pStyle w:val="EndNoteBibliography"/>
        <w:ind w:left="720" w:hanging="720"/>
      </w:pPr>
      <w:r w:rsidRPr="009E2FBD">
        <w:lastRenderedPageBreak/>
        <w:t xml:space="preserve">Fiedler, K., Kutzner, F., &amp; Krueger, J. I. (2012). The long way from α-error control to validity proper:Problems with a short-sighted false-positive debate. </w:t>
      </w:r>
      <w:r w:rsidRPr="009E2FBD">
        <w:rPr>
          <w:i/>
        </w:rPr>
        <w:t>Perspectives on Psychological Science, 7</w:t>
      </w:r>
      <w:r w:rsidRPr="009E2FBD">
        <w:t xml:space="preserve">(6), 661-669. </w:t>
      </w:r>
      <w:hyperlink r:id="rId56" w:history="1">
        <w:r w:rsidRPr="009E2FBD">
          <w:rPr>
            <w:rStyle w:val="Hyperlink"/>
          </w:rPr>
          <w:t>https://doi.org/10.1177/1745691612462587</w:t>
        </w:r>
      </w:hyperlink>
      <w:r w:rsidRPr="009E2FBD">
        <w:t xml:space="preserve"> </w:t>
      </w:r>
    </w:p>
    <w:p w14:paraId="17B46F6B" w14:textId="5EB37B5C" w:rsidR="009E2FBD" w:rsidRPr="009E2FBD" w:rsidRDefault="009E2FBD" w:rsidP="009E2FBD">
      <w:pPr>
        <w:pStyle w:val="EndNoteBibliography"/>
        <w:ind w:left="720" w:hanging="720"/>
      </w:pPr>
      <w:r w:rsidRPr="009E2FBD">
        <w:t xml:space="preserve">Fonds de recherche du Québec. (2022). </w:t>
      </w:r>
      <w:r w:rsidRPr="009E2FBD">
        <w:rPr>
          <w:i/>
        </w:rPr>
        <w:t>Politique de diffusion en libre accès (version révisée)</w:t>
      </w:r>
      <w:r w:rsidRPr="009E2FBD">
        <w:t xml:space="preserve">. </w:t>
      </w:r>
      <w:hyperlink r:id="rId57" w:history="1">
        <w:r w:rsidRPr="009E2FBD">
          <w:rPr>
            <w:rStyle w:val="Hyperlink"/>
          </w:rPr>
          <w:t>https://frq.gouv.qc.ca/app/uploads/2022/06/politique-libre-acces-revisee_vf.pdf</w:t>
        </w:r>
      </w:hyperlink>
    </w:p>
    <w:p w14:paraId="4A6215A8" w14:textId="39D98214" w:rsidR="009E2FBD" w:rsidRPr="009E2FBD" w:rsidRDefault="009E2FBD" w:rsidP="009E2FBD">
      <w:pPr>
        <w:pStyle w:val="EndNoteBibliography"/>
        <w:ind w:left="720" w:hanging="720"/>
      </w:pPr>
      <w:r w:rsidRPr="009E2FBD">
        <w:t xml:space="preserve">Fraser, N., Momeni, F., Mayr, P., &amp; Peters, I. (2020). The relationship between biorxiv preprints, citations and altmetrics. </w:t>
      </w:r>
      <w:r w:rsidRPr="009E2FBD">
        <w:rPr>
          <w:i/>
        </w:rPr>
        <w:t>Quantitative Science Studies, 1</w:t>
      </w:r>
      <w:r w:rsidRPr="009E2FBD">
        <w:t xml:space="preserve">(2), 618-638. </w:t>
      </w:r>
      <w:hyperlink r:id="rId58" w:history="1">
        <w:r w:rsidRPr="009E2FBD">
          <w:rPr>
            <w:rStyle w:val="Hyperlink"/>
          </w:rPr>
          <w:t>https://doi.org/10.1162/qss_a_00043</w:t>
        </w:r>
      </w:hyperlink>
      <w:r w:rsidRPr="009E2FBD">
        <w:t xml:space="preserve"> </w:t>
      </w:r>
    </w:p>
    <w:p w14:paraId="419DD660" w14:textId="62DDEB9D" w:rsidR="009E2FBD" w:rsidRPr="009E2FBD" w:rsidRDefault="009E2FBD" w:rsidP="009E2FBD">
      <w:pPr>
        <w:pStyle w:val="EndNoteBibliography"/>
        <w:ind w:left="720" w:hanging="720"/>
      </w:pPr>
      <w:r w:rsidRPr="009E2FBD">
        <w:t xml:space="preserve">Fu, D. Y., &amp; Hughey, J. J. (2019). Releasing a preprint is associated with more attention and citations for the peer-reviewed article. </w:t>
      </w:r>
      <w:r w:rsidRPr="009E2FBD">
        <w:rPr>
          <w:i/>
        </w:rPr>
        <w:t>eLife, 8</w:t>
      </w:r>
      <w:r w:rsidRPr="009E2FBD">
        <w:t xml:space="preserve">, e52646. </w:t>
      </w:r>
      <w:hyperlink r:id="rId59" w:history="1">
        <w:r w:rsidRPr="009E2FBD">
          <w:rPr>
            <w:rStyle w:val="Hyperlink"/>
          </w:rPr>
          <w:t>https://doi.org/10.7554/eLife.52646</w:t>
        </w:r>
      </w:hyperlink>
      <w:r w:rsidRPr="009E2FBD">
        <w:t xml:space="preserve"> </w:t>
      </w:r>
    </w:p>
    <w:p w14:paraId="335641DF" w14:textId="77777777" w:rsidR="009E2FBD" w:rsidRPr="009E2FBD" w:rsidRDefault="009E2FBD" w:rsidP="009E2FBD">
      <w:pPr>
        <w:pStyle w:val="EndNoteBibliography"/>
        <w:ind w:left="720" w:hanging="720"/>
      </w:pPr>
      <w:r w:rsidRPr="009E2FBD">
        <w:t xml:space="preserve">Goldacre, B. (2009). </w:t>
      </w:r>
      <w:r w:rsidRPr="009E2FBD">
        <w:rPr>
          <w:i/>
        </w:rPr>
        <w:t>Bad science: Quacks, hacks, and big pharma flacks</w:t>
      </w:r>
      <w:r w:rsidRPr="009E2FBD">
        <w:t xml:space="preserve">. Fourth Estate. </w:t>
      </w:r>
    </w:p>
    <w:p w14:paraId="61925D8C" w14:textId="3FCA6D20" w:rsidR="009E2FBD" w:rsidRPr="009E2FBD" w:rsidRDefault="009E2FBD" w:rsidP="009E2FBD">
      <w:pPr>
        <w:pStyle w:val="EndNoteBibliography"/>
        <w:ind w:left="720" w:hanging="720"/>
      </w:pPr>
      <w:r w:rsidRPr="009E2FBD">
        <w:t xml:space="preserve">Gouvernement du Canada. </w:t>
      </w:r>
      <w:r w:rsidRPr="009E2FBD">
        <w:rPr>
          <w:i/>
        </w:rPr>
        <w:t>Déclaration de principes des trois organismes sur la gestion des données numériques</w:t>
      </w:r>
      <w:r w:rsidRPr="009E2FBD">
        <w:t xml:space="preserve">. </w:t>
      </w:r>
      <w:hyperlink r:id="rId60" w:history="1">
        <w:r w:rsidRPr="009E2FBD">
          <w:rPr>
            <w:rStyle w:val="Hyperlink"/>
          </w:rPr>
          <w:t>https://science.gc.ca/site/science/fr/financement-interorganismes-recherche/politiques-lignes-directrices/gestion-donnees-recherche/declaration-principes-trois-organismes-gestion-donnees-numeriques</w:t>
        </w:r>
      </w:hyperlink>
    </w:p>
    <w:p w14:paraId="50D8ACF4" w14:textId="32F99C50" w:rsidR="009E2FBD" w:rsidRPr="009E2FBD" w:rsidRDefault="009E2FBD" w:rsidP="009E2FBD">
      <w:pPr>
        <w:pStyle w:val="EndNoteBibliography"/>
        <w:ind w:left="720" w:hanging="720"/>
      </w:pPr>
      <w:r w:rsidRPr="009E2FBD">
        <w:t xml:space="preserve">Haeffel, G. J. (2022). Psychology needs to get tired of winning. </w:t>
      </w:r>
      <w:r w:rsidRPr="009E2FBD">
        <w:rPr>
          <w:i/>
        </w:rPr>
        <w:t>Royal Society Open Science, 9</w:t>
      </w:r>
      <w:r w:rsidRPr="009E2FBD">
        <w:t xml:space="preserve">(6), 220099. </w:t>
      </w:r>
      <w:hyperlink r:id="rId61" w:history="1">
        <w:r w:rsidRPr="009E2FBD">
          <w:rPr>
            <w:rStyle w:val="Hyperlink"/>
          </w:rPr>
          <w:t>https://doi.org/doi:10.1098/rsos.220099</w:t>
        </w:r>
      </w:hyperlink>
      <w:r w:rsidRPr="009E2FBD">
        <w:t xml:space="preserve"> </w:t>
      </w:r>
    </w:p>
    <w:p w14:paraId="59F0330D" w14:textId="53562181" w:rsidR="009E2FBD" w:rsidRPr="009E2FBD" w:rsidRDefault="009E2FBD" w:rsidP="009E2FBD">
      <w:pPr>
        <w:pStyle w:val="EndNoteBibliography"/>
        <w:ind w:left="720" w:hanging="720"/>
      </w:pPr>
      <w:r w:rsidRPr="009E2FBD">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9E2FBD">
        <w:rPr>
          <w:i/>
        </w:rPr>
        <w:t>Scientometrics, 122</w:t>
      </w:r>
      <w:r w:rsidRPr="009E2FBD">
        <w:t xml:space="preserve">(1), 645-659. </w:t>
      </w:r>
      <w:hyperlink r:id="rId62" w:history="1">
        <w:r w:rsidRPr="009E2FBD">
          <w:rPr>
            <w:rStyle w:val="Hyperlink"/>
          </w:rPr>
          <w:t>https://doi.org/10.1007/s11192-019-03301-x</w:t>
        </w:r>
      </w:hyperlink>
      <w:r w:rsidRPr="009E2FBD">
        <w:t xml:space="preserve"> </w:t>
      </w:r>
    </w:p>
    <w:p w14:paraId="4D114F1A" w14:textId="3D39B867" w:rsidR="009E2FBD" w:rsidRPr="009E2FBD" w:rsidRDefault="009E2FBD" w:rsidP="009E2FBD">
      <w:pPr>
        <w:pStyle w:val="EndNoteBibliography"/>
        <w:ind w:left="720" w:hanging="720"/>
      </w:pPr>
      <w:r w:rsidRPr="009E2FBD">
        <w:lastRenderedPageBreak/>
        <w:t xml:space="preserve">Hoy, M. B. (2020). Rise of the Rxivs: How preprint servers are changing the publishing process. </w:t>
      </w:r>
      <w:r w:rsidRPr="009E2FBD">
        <w:rPr>
          <w:i/>
        </w:rPr>
        <w:t>Medical Reference Services Quarterly, 39</w:t>
      </w:r>
      <w:r w:rsidRPr="009E2FBD">
        <w:t xml:space="preserve">(1), 84-89. </w:t>
      </w:r>
      <w:hyperlink r:id="rId63" w:history="1">
        <w:r w:rsidRPr="009E2FBD">
          <w:rPr>
            <w:rStyle w:val="Hyperlink"/>
          </w:rPr>
          <w:t>https://doi.org/10.1080/02763869.2020.1704597</w:t>
        </w:r>
      </w:hyperlink>
      <w:r w:rsidRPr="009E2FBD">
        <w:t xml:space="preserve"> </w:t>
      </w:r>
    </w:p>
    <w:p w14:paraId="730B0DCB" w14:textId="628C8E05" w:rsidR="009E2FBD" w:rsidRPr="009E2FBD" w:rsidRDefault="009E2FBD" w:rsidP="009E2FBD">
      <w:pPr>
        <w:pStyle w:val="EndNoteBibliography"/>
        <w:ind w:left="720" w:hanging="720"/>
      </w:pPr>
      <w:r w:rsidRPr="009E2FBD">
        <w:t xml:space="preserve">Ioannidis, J. P. A. (2005). Why most published research findings are false. </w:t>
      </w:r>
      <w:r w:rsidRPr="009E2FBD">
        <w:rPr>
          <w:i/>
        </w:rPr>
        <w:t>PLoS Medicine, 2</w:t>
      </w:r>
      <w:r w:rsidRPr="009E2FBD">
        <w:t xml:space="preserve">(8), e124. </w:t>
      </w:r>
      <w:hyperlink r:id="rId64" w:history="1">
        <w:r w:rsidRPr="009E2FBD">
          <w:rPr>
            <w:rStyle w:val="Hyperlink"/>
          </w:rPr>
          <w:t>https://doi.org/10.1371/journal.pmed.0020124</w:t>
        </w:r>
      </w:hyperlink>
      <w:r w:rsidRPr="009E2FBD">
        <w:t xml:space="preserve"> </w:t>
      </w:r>
    </w:p>
    <w:p w14:paraId="7818E488" w14:textId="1CECA1E2" w:rsidR="009E2FBD" w:rsidRPr="009E2FBD" w:rsidRDefault="009E2FBD" w:rsidP="009E2FBD">
      <w:pPr>
        <w:pStyle w:val="EndNoteBibliography"/>
        <w:ind w:left="720" w:hanging="720"/>
      </w:pPr>
      <w:r w:rsidRPr="009E2FBD">
        <w:t xml:space="preserve">Langham-Putrow, A., Bakker, C., &amp; Riegelman, A. (2021). Is the open access citation advantage real? A systematic review of the citation of open access and subscription-based articles. </w:t>
      </w:r>
      <w:r w:rsidRPr="009E2FBD">
        <w:rPr>
          <w:i/>
        </w:rPr>
        <w:t>PloS One, 16</w:t>
      </w:r>
      <w:r w:rsidRPr="009E2FBD">
        <w:t xml:space="preserve">(6), e0253129. </w:t>
      </w:r>
      <w:hyperlink r:id="rId65" w:history="1">
        <w:r w:rsidRPr="009E2FBD">
          <w:rPr>
            <w:rStyle w:val="Hyperlink"/>
          </w:rPr>
          <w:t>https://doi.org/10.1371/journal.pone.0253129</w:t>
        </w:r>
      </w:hyperlink>
      <w:r w:rsidRPr="009E2FBD">
        <w:t xml:space="preserve"> </w:t>
      </w:r>
    </w:p>
    <w:p w14:paraId="2EBDDF22" w14:textId="15EC8947" w:rsidR="009E2FBD" w:rsidRPr="009E2FBD" w:rsidRDefault="009E2FBD" w:rsidP="009E2FBD">
      <w:pPr>
        <w:pStyle w:val="EndNoteBibliography"/>
        <w:ind w:left="720" w:hanging="720"/>
      </w:pPr>
      <w:r w:rsidRPr="009E2FBD">
        <w:t xml:space="preserve">Meyer, M. N. (2018). Practical tips for ethical data sharing. </w:t>
      </w:r>
      <w:r w:rsidRPr="009E2FBD">
        <w:rPr>
          <w:i/>
        </w:rPr>
        <w:t>Advances in Methods and Practices in Psychological Science, 1</w:t>
      </w:r>
      <w:r w:rsidRPr="009E2FBD">
        <w:t xml:space="preserve">(1), 131-144. </w:t>
      </w:r>
      <w:hyperlink r:id="rId66" w:history="1">
        <w:r w:rsidRPr="009E2FBD">
          <w:rPr>
            <w:rStyle w:val="Hyperlink"/>
          </w:rPr>
          <w:t>https://doi.org/10.1177/2515245917747656</w:t>
        </w:r>
      </w:hyperlink>
      <w:r w:rsidRPr="009E2FBD">
        <w:t xml:space="preserve"> </w:t>
      </w:r>
    </w:p>
    <w:p w14:paraId="760C366D" w14:textId="06490522" w:rsidR="009E2FBD" w:rsidRPr="009E2FBD" w:rsidRDefault="009E2FBD" w:rsidP="009E2FBD">
      <w:pPr>
        <w:pStyle w:val="EndNoteBibliography"/>
        <w:ind w:left="720" w:hanging="720"/>
      </w:pPr>
      <w:r w:rsidRPr="009E2FBD">
        <w:t xml:space="preserve">Nosek, B. A., Ebersole, C. R., DeHaven, A. C., &amp; Mellor, D. T. (2018). The preregistration revolution. </w:t>
      </w:r>
      <w:r w:rsidRPr="009E2FBD">
        <w:rPr>
          <w:i/>
        </w:rPr>
        <w:t>Proceedings of the National Academy of Sciences, 115</w:t>
      </w:r>
      <w:r w:rsidRPr="009E2FBD">
        <w:t xml:space="preserve">(11), 2600-2606. </w:t>
      </w:r>
      <w:hyperlink r:id="rId67" w:history="1">
        <w:r w:rsidRPr="009E2FBD">
          <w:rPr>
            <w:rStyle w:val="Hyperlink"/>
          </w:rPr>
          <w:t>https://doi.org/doi:10.1073/pnas.1708274114</w:t>
        </w:r>
      </w:hyperlink>
      <w:r w:rsidRPr="009E2FBD">
        <w:t xml:space="preserve"> </w:t>
      </w:r>
    </w:p>
    <w:p w14:paraId="1FA22A00" w14:textId="0CC96C57" w:rsidR="009E2FBD" w:rsidRPr="009E2FBD" w:rsidRDefault="009E2FBD" w:rsidP="009E2FBD">
      <w:pPr>
        <w:pStyle w:val="EndNoteBibliography"/>
        <w:ind w:left="720" w:hanging="720"/>
      </w:pPr>
      <w:r w:rsidRPr="009E2FBD">
        <w:t xml:space="preserve">Nosek, B. A., &amp; Lakens, D. (2014). Registered reports: A method to increase the credibility of published results. </w:t>
      </w:r>
      <w:r w:rsidRPr="009E2FBD">
        <w:rPr>
          <w:i/>
        </w:rPr>
        <w:t>Social Psychology, 45</w:t>
      </w:r>
      <w:r w:rsidRPr="009E2FBD">
        <w:t xml:space="preserve">, 137-141. </w:t>
      </w:r>
      <w:hyperlink r:id="rId68" w:history="1">
        <w:r w:rsidRPr="009E2FBD">
          <w:rPr>
            <w:rStyle w:val="Hyperlink"/>
          </w:rPr>
          <w:t>https://doi.org/10.1027/1864-9335/a000192</w:t>
        </w:r>
      </w:hyperlink>
      <w:r w:rsidRPr="009E2FBD">
        <w:t xml:space="preserve"> </w:t>
      </w:r>
    </w:p>
    <w:p w14:paraId="5B8F38C1" w14:textId="017F1199" w:rsidR="009E2FBD" w:rsidRPr="009E2FBD" w:rsidRDefault="009E2FBD" w:rsidP="009E2FBD">
      <w:pPr>
        <w:pStyle w:val="EndNoteBibliography"/>
        <w:ind w:left="720" w:hanging="720"/>
      </w:pPr>
      <w:r w:rsidRPr="009E2FBD">
        <w:t xml:space="preserve">Nuijten, M. B., Hartgerink, C. H. J., van Assen, M. A. L. M., Epskamp, S., &amp; Wicherts, J. M. (2016). The prevalence of statistical reporting errors in psychology (1985–2013). </w:t>
      </w:r>
      <w:r w:rsidRPr="009E2FBD">
        <w:rPr>
          <w:i/>
        </w:rPr>
        <w:t>Behavior Research Methods, 48</w:t>
      </w:r>
      <w:r w:rsidRPr="009E2FBD">
        <w:t xml:space="preserve">(4), 1205-1226. </w:t>
      </w:r>
      <w:hyperlink r:id="rId69" w:history="1">
        <w:r w:rsidRPr="009E2FBD">
          <w:rPr>
            <w:rStyle w:val="Hyperlink"/>
          </w:rPr>
          <w:t>https://doi.org/10.3758/s13428-015-0664-2</w:t>
        </w:r>
      </w:hyperlink>
      <w:r w:rsidRPr="009E2FBD">
        <w:t xml:space="preserve"> </w:t>
      </w:r>
    </w:p>
    <w:p w14:paraId="09CF31E4" w14:textId="4B9033D3" w:rsidR="009E2FBD" w:rsidRPr="009E2FBD" w:rsidRDefault="009E2FBD" w:rsidP="009E2FBD">
      <w:pPr>
        <w:pStyle w:val="EndNoteBibliography"/>
        <w:ind w:left="720" w:hanging="720"/>
      </w:pPr>
      <w:r w:rsidRPr="009E2FBD">
        <w:t xml:space="preserve">Open Science Collaboration. (2015). Estimating the reproducibility of psychological science. </w:t>
      </w:r>
      <w:r w:rsidRPr="009E2FBD">
        <w:rPr>
          <w:i/>
        </w:rPr>
        <w:t>Science, 349</w:t>
      </w:r>
      <w:r w:rsidRPr="009E2FBD">
        <w:t xml:space="preserve">(6251), aac4716. </w:t>
      </w:r>
      <w:hyperlink r:id="rId70" w:history="1">
        <w:r w:rsidRPr="009E2FBD">
          <w:rPr>
            <w:rStyle w:val="Hyperlink"/>
          </w:rPr>
          <w:t>https://doi.org/doi:10.1126/science.aac4716</w:t>
        </w:r>
      </w:hyperlink>
      <w:r w:rsidRPr="009E2FBD">
        <w:t xml:space="preserve"> </w:t>
      </w:r>
    </w:p>
    <w:p w14:paraId="282D352F" w14:textId="471F9BC9" w:rsidR="009E2FBD" w:rsidRPr="009E2FBD" w:rsidRDefault="009E2FBD" w:rsidP="009E2FBD">
      <w:pPr>
        <w:pStyle w:val="EndNoteBibliography"/>
        <w:ind w:left="720" w:hanging="720"/>
      </w:pPr>
      <w:r w:rsidRPr="009E2FBD">
        <w:lastRenderedPageBreak/>
        <w:t xml:space="preserve">Quintana, D. S. (2020). </w:t>
      </w:r>
      <w:r w:rsidRPr="009E2FBD">
        <w:rPr>
          <w:i/>
        </w:rPr>
        <w:t>Five things about open and reproducible science that every early career researcher should know</w:t>
      </w:r>
      <w:r w:rsidRPr="009E2FBD">
        <w:t xml:space="preserve">. </w:t>
      </w:r>
      <w:hyperlink r:id="rId71" w:history="1">
        <w:r w:rsidRPr="009E2FBD">
          <w:rPr>
            <w:rStyle w:val="Hyperlink"/>
          </w:rPr>
          <w:t>https://osf.io/2jt9u</w:t>
        </w:r>
      </w:hyperlink>
    </w:p>
    <w:p w14:paraId="4B1F2198" w14:textId="7DD5CDBE" w:rsidR="009E2FBD" w:rsidRPr="009E2FBD" w:rsidRDefault="009E2FBD" w:rsidP="009E2FBD">
      <w:pPr>
        <w:pStyle w:val="EndNoteBibliography"/>
        <w:ind w:left="720" w:hanging="720"/>
      </w:pPr>
      <w:r w:rsidRPr="009E2FBD">
        <w:t xml:space="preserve">R Core Team. (2022). R: A language and environment for statistical computing (version 4.2.1) [Computer software]. </w:t>
      </w:r>
      <w:r w:rsidRPr="009E2FBD">
        <w:rPr>
          <w:i/>
        </w:rPr>
        <w:t>R Foundation for Statistical Computing</w:t>
      </w:r>
      <w:r w:rsidRPr="009E2FBD">
        <w:t xml:space="preserve">, Vienna, Austria. </w:t>
      </w:r>
      <w:hyperlink r:id="rId72" w:history="1">
        <w:r w:rsidRPr="009E2FBD">
          <w:rPr>
            <w:rStyle w:val="Hyperlink"/>
          </w:rPr>
          <w:t>https://www.R-project.org/</w:t>
        </w:r>
      </w:hyperlink>
      <w:r w:rsidRPr="009E2FBD">
        <w:t xml:space="preserve"> </w:t>
      </w:r>
    </w:p>
    <w:p w14:paraId="0947729E" w14:textId="77777777" w:rsidR="009E2FBD" w:rsidRPr="009E2FBD" w:rsidRDefault="009E2FBD" w:rsidP="009E2FBD">
      <w:pPr>
        <w:pStyle w:val="EndNoteBibliography"/>
        <w:ind w:left="720" w:hanging="720"/>
      </w:pPr>
      <w:r w:rsidRPr="009E2FBD">
        <w:t xml:space="preserve">Rawat, S., &amp; Meena, S. (2014). Publish or perish: Where are we heading? </w:t>
      </w:r>
      <w:r w:rsidRPr="009E2FBD">
        <w:rPr>
          <w:i/>
        </w:rPr>
        <w:t>Journal of Research in Medical Sciences, 19</w:t>
      </w:r>
      <w:r w:rsidRPr="009E2FBD">
        <w:t xml:space="preserve">(2), 87-89. </w:t>
      </w:r>
    </w:p>
    <w:p w14:paraId="73860971" w14:textId="1CD5438E" w:rsidR="009E2FBD" w:rsidRPr="009E2FBD" w:rsidRDefault="009E2FBD" w:rsidP="009E2FBD">
      <w:pPr>
        <w:pStyle w:val="EndNoteBibliography"/>
        <w:ind w:left="720" w:hanging="720"/>
      </w:pPr>
      <w:r w:rsidRPr="009E2FBD">
        <w:t xml:space="preserve">Rubin, M. (2020). Does preregistration improve the credibility of research findings? </w:t>
      </w:r>
      <w:r w:rsidRPr="009E2FBD">
        <w:rPr>
          <w:i/>
        </w:rPr>
        <w:t>The Quantitative Methods for Psychology, 16</w:t>
      </w:r>
      <w:r w:rsidRPr="009E2FBD">
        <w:t xml:space="preserve">(4), 376–390. </w:t>
      </w:r>
      <w:hyperlink r:id="rId73" w:history="1">
        <w:r w:rsidRPr="009E2FBD">
          <w:rPr>
            <w:rStyle w:val="Hyperlink"/>
          </w:rPr>
          <w:t>https://doi.org/10.20982/tqmp.16.4.p376</w:t>
        </w:r>
      </w:hyperlink>
      <w:r w:rsidRPr="009E2FBD">
        <w:t xml:space="preserve"> </w:t>
      </w:r>
    </w:p>
    <w:p w14:paraId="218454FA" w14:textId="571F3BF3" w:rsidR="009E2FBD" w:rsidRPr="009E2FBD" w:rsidRDefault="009E2FBD" w:rsidP="009E2FBD">
      <w:pPr>
        <w:pStyle w:val="EndNoteBibliography"/>
        <w:ind w:left="720" w:hanging="720"/>
      </w:pPr>
      <w:r w:rsidRPr="009E2FBD">
        <w:t xml:space="preserve">Rubin, M., &amp; Donkin, C. (2022). Exploratory hypothesis tests can be more compelling than confirmatory hypothesis tests. </w:t>
      </w:r>
      <w:r w:rsidRPr="009E2FBD">
        <w:rPr>
          <w:i/>
        </w:rPr>
        <w:t>Philosophical Psychology</w:t>
      </w:r>
      <w:r w:rsidRPr="009E2FBD">
        <w:t xml:space="preserve">, 1-29. </w:t>
      </w:r>
      <w:hyperlink r:id="rId74" w:history="1">
        <w:r w:rsidRPr="009E2FBD">
          <w:rPr>
            <w:rStyle w:val="Hyperlink"/>
          </w:rPr>
          <w:t>https://doi.org/10.1080/09515089.2022.2113771</w:t>
        </w:r>
      </w:hyperlink>
      <w:r w:rsidRPr="009E2FBD">
        <w:t xml:space="preserve"> </w:t>
      </w:r>
    </w:p>
    <w:p w14:paraId="6FC8220A" w14:textId="16C57B57" w:rsidR="009E2FBD" w:rsidRPr="009E2FBD" w:rsidRDefault="009E2FBD" w:rsidP="009E2FBD">
      <w:pPr>
        <w:pStyle w:val="EndNoteBibliography"/>
        <w:ind w:left="720" w:hanging="720"/>
      </w:pPr>
      <w:r w:rsidRPr="009E2FBD">
        <w:t xml:space="preserve">Sarewitz, D. (2016). The pressure to publish pushes down quality. </w:t>
      </w:r>
      <w:r w:rsidRPr="009E2FBD">
        <w:rPr>
          <w:i/>
        </w:rPr>
        <w:t>Nature, 533</w:t>
      </w:r>
      <w:r w:rsidRPr="009E2FBD">
        <w:t xml:space="preserve">(7602), 147-147. </w:t>
      </w:r>
      <w:hyperlink r:id="rId75" w:history="1">
        <w:r w:rsidRPr="009E2FBD">
          <w:rPr>
            <w:rStyle w:val="Hyperlink"/>
          </w:rPr>
          <w:t>https://doi.org/10.1038/533147a</w:t>
        </w:r>
      </w:hyperlink>
      <w:r w:rsidRPr="009E2FBD">
        <w:t xml:space="preserve"> </w:t>
      </w:r>
    </w:p>
    <w:p w14:paraId="31CC0BDC" w14:textId="0D2C62ED" w:rsidR="009E2FBD" w:rsidRPr="009E2FBD" w:rsidRDefault="009E2FBD" w:rsidP="009E2FBD">
      <w:pPr>
        <w:pStyle w:val="EndNoteBibliography"/>
        <w:ind w:left="720" w:hanging="720"/>
      </w:pPr>
      <w:r w:rsidRPr="009E2FBD">
        <w:t xml:space="preserve">Schwab, S., Janiaud, P., Dayan, M., Amrhein, V., Panczak, R., Palagi, P. M., Hemkens, L. G., Ramon, M., Rothen, N., Senn, S., Furrer, E., &amp; Held, L. (2022). Ten simple rules for good research practice. </w:t>
      </w:r>
      <w:r w:rsidRPr="009E2FBD">
        <w:rPr>
          <w:i/>
        </w:rPr>
        <w:t>PLoS Computational Biology, 18</w:t>
      </w:r>
      <w:r w:rsidRPr="009E2FBD">
        <w:t xml:space="preserve">(6), e1010139. </w:t>
      </w:r>
      <w:hyperlink r:id="rId76" w:history="1">
        <w:r w:rsidRPr="009E2FBD">
          <w:rPr>
            <w:rStyle w:val="Hyperlink"/>
          </w:rPr>
          <w:t>https://doi.org/10.1371/journal.pcbi.1010139</w:t>
        </w:r>
      </w:hyperlink>
      <w:r w:rsidRPr="009E2FBD">
        <w:t xml:space="preserve"> </w:t>
      </w:r>
    </w:p>
    <w:p w14:paraId="00205140" w14:textId="7654B282" w:rsidR="009E2FBD" w:rsidRPr="009E2FBD" w:rsidRDefault="009E2FBD" w:rsidP="009E2FBD">
      <w:pPr>
        <w:pStyle w:val="EndNoteBibliography"/>
        <w:ind w:left="720" w:hanging="720"/>
      </w:pPr>
      <w:r w:rsidRPr="009E2FBD">
        <w:t xml:space="preserve">Schwartz, B. (2023). Psychology’s increased rigor is good news. But is it only good news? </w:t>
      </w:r>
      <w:r w:rsidRPr="009E2FBD">
        <w:rPr>
          <w:i/>
        </w:rPr>
        <w:t>Behavioral Scientist</w:t>
      </w:r>
      <w:r w:rsidRPr="009E2FBD">
        <w:t xml:space="preserve">. </w:t>
      </w:r>
      <w:hyperlink r:id="rId77" w:history="1">
        <w:r w:rsidRPr="009E2FBD">
          <w:rPr>
            <w:rStyle w:val="Hyperlink"/>
          </w:rPr>
          <w:t>https://behavioralscientist.org/psychologys-increased-rigor-is-good-news-but-is-it-only-good-news/</w:t>
        </w:r>
      </w:hyperlink>
    </w:p>
    <w:p w14:paraId="26EE3AC9" w14:textId="289268F7" w:rsidR="009E2FBD" w:rsidRPr="009E2FBD" w:rsidRDefault="009E2FBD" w:rsidP="009E2FBD">
      <w:pPr>
        <w:pStyle w:val="EndNoteBibliography"/>
        <w:ind w:left="720" w:hanging="720"/>
      </w:pPr>
      <w:r w:rsidRPr="009E2FBD">
        <w:lastRenderedPageBreak/>
        <w:t xml:space="preserve">Serghiou, S., &amp; Ioannidis, J. P. A. (2018). Altmetric scores, citations, and publication of studies posted as preprints. </w:t>
      </w:r>
      <w:r w:rsidRPr="009E2FBD">
        <w:rPr>
          <w:i/>
        </w:rPr>
        <w:t>JAMA, 319</w:t>
      </w:r>
      <w:r w:rsidRPr="009E2FBD">
        <w:t xml:space="preserve">(4), 402-404. </w:t>
      </w:r>
      <w:hyperlink r:id="rId78" w:history="1">
        <w:r w:rsidRPr="009E2FBD">
          <w:rPr>
            <w:rStyle w:val="Hyperlink"/>
          </w:rPr>
          <w:t>https://doi.org/10.1001/jama.2017.21168</w:t>
        </w:r>
      </w:hyperlink>
      <w:r w:rsidRPr="009E2FBD">
        <w:t xml:space="preserve"> </w:t>
      </w:r>
    </w:p>
    <w:p w14:paraId="63268B43" w14:textId="250A62FA" w:rsidR="009E2FBD" w:rsidRPr="009E2FBD" w:rsidRDefault="009E2FBD" w:rsidP="009E2FBD">
      <w:pPr>
        <w:pStyle w:val="EndNoteBibliography"/>
        <w:ind w:left="720" w:hanging="720"/>
      </w:pPr>
      <w:r w:rsidRPr="009E2FBD">
        <w:t xml:space="preserve">Wagenmakers, E.-J., Wetzels, R., Borsboom, D., van der Maas, H. L. J., &amp; Kievit, R. A. (2012). An agenda for purely confirmatory research. </w:t>
      </w:r>
      <w:r w:rsidRPr="009E2FBD">
        <w:rPr>
          <w:i/>
        </w:rPr>
        <w:t>Perspectives on Psychological Science, 7</w:t>
      </w:r>
      <w:r w:rsidRPr="009E2FBD">
        <w:t xml:space="preserve">(6), 632-638. </w:t>
      </w:r>
      <w:hyperlink r:id="rId79" w:history="1">
        <w:r w:rsidRPr="009E2FBD">
          <w:rPr>
            <w:rStyle w:val="Hyperlink"/>
          </w:rPr>
          <w:t>https://doi.org/10.1177/1745691612463078</w:t>
        </w:r>
      </w:hyperlink>
      <w:r w:rsidRPr="009E2FBD">
        <w:t xml:space="preserve"> </w:t>
      </w:r>
    </w:p>
    <w:p w14:paraId="46DB473A" w14:textId="6846ADC5" w:rsidR="009E2FBD" w:rsidRPr="009E2FBD" w:rsidRDefault="009E2FBD" w:rsidP="009E2FBD">
      <w:pPr>
        <w:pStyle w:val="EndNoteBibliography"/>
        <w:ind w:left="720" w:hanging="720"/>
      </w:pPr>
      <w:r w:rsidRPr="009E2FBD">
        <w:t xml:space="preserve">Wicherts, J. M., Veldkamp, C. L. S., Augusteijn, H. E. M., Bakker, M., van Aert, R. C. M., &amp; van Assen, M. A. L. M. (2016). Degrees of freedom in planning, running, analyzing, and reporting psychological studies: A checklist to avoid p-hacking. </w:t>
      </w:r>
      <w:r w:rsidRPr="009E2FBD">
        <w:rPr>
          <w:i/>
        </w:rPr>
        <w:t>Frontiers in Psychology, 7</w:t>
      </w:r>
      <w:r w:rsidRPr="009E2FBD">
        <w:t xml:space="preserve">. </w:t>
      </w:r>
      <w:hyperlink r:id="rId80" w:history="1">
        <w:r w:rsidRPr="009E2FBD">
          <w:rPr>
            <w:rStyle w:val="Hyperlink"/>
          </w:rPr>
          <w:t>https://doi.org/10.3389/fpsyg.2016.01832</w:t>
        </w:r>
      </w:hyperlink>
      <w:r w:rsidRPr="009E2FBD">
        <w:t xml:space="preserve"> </w:t>
      </w:r>
    </w:p>
    <w:p w14:paraId="37E262F0" w14:textId="1433A819" w:rsidR="009E2FBD" w:rsidRPr="009E2FBD" w:rsidRDefault="009E2FBD" w:rsidP="009E2FBD">
      <w:pPr>
        <w:pStyle w:val="EndNoteBibliography"/>
        <w:ind w:left="720" w:hanging="720"/>
      </w:pPr>
      <w:r w:rsidRPr="009E2FBD">
        <w:t xml:space="preserve">Wiggins, B. J., &amp; Christopherson, C. D. (2019). The replication crisis in psychology: An overview for theoretical and philosophical psychology. </w:t>
      </w:r>
      <w:r w:rsidRPr="009E2FBD">
        <w:rPr>
          <w:i/>
        </w:rPr>
        <w:t>Journal of Theoretical and Philosophical Psychology, 39</w:t>
      </w:r>
      <w:r w:rsidRPr="009E2FBD">
        <w:t xml:space="preserve">, 202-217. </w:t>
      </w:r>
      <w:hyperlink r:id="rId81" w:history="1">
        <w:r w:rsidRPr="009E2FBD">
          <w:rPr>
            <w:rStyle w:val="Hyperlink"/>
          </w:rPr>
          <w:t>https://doi.org/10.1037/teo0000137</w:t>
        </w:r>
      </w:hyperlink>
      <w:r w:rsidRPr="009E2FBD">
        <w:t xml:space="preserve"> </w:t>
      </w:r>
    </w:p>
    <w:p w14:paraId="24E41651" w14:textId="377F7CD2"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8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00CBC" w14:textId="77777777" w:rsidR="00D33FA7" w:rsidRDefault="00D33FA7" w:rsidP="00BB06AD">
      <w:pPr>
        <w:spacing w:line="240" w:lineRule="auto"/>
      </w:pPr>
      <w:r>
        <w:separator/>
      </w:r>
    </w:p>
  </w:endnote>
  <w:endnote w:type="continuationSeparator" w:id="0">
    <w:p w14:paraId="29583438" w14:textId="77777777" w:rsidR="00D33FA7" w:rsidRDefault="00D33FA7" w:rsidP="00BB06AD">
      <w:pPr>
        <w:spacing w:line="240" w:lineRule="auto"/>
      </w:pPr>
      <w:r>
        <w:continuationSeparator/>
      </w:r>
    </w:p>
  </w:endnote>
  <w:endnote w:type="continuationNotice" w:id="1">
    <w:p w14:paraId="74CA6E9D" w14:textId="77777777" w:rsidR="00D33FA7" w:rsidRDefault="00D33FA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87DBA" w14:textId="77777777" w:rsidR="00D33FA7" w:rsidRDefault="00D33FA7" w:rsidP="00BB06AD">
      <w:pPr>
        <w:spacing w:line="240" w:lineRule="auto"/>
      </w:pPr>
      <w:r>
        <w:separator/>
      </w:r>
    </w:p>
  </w:footnote>
  <w:footnote w:type="continuationSeparator" w:id="0">
    <w:p w14:paraId="13C26D82" w14:textId="77777777" w:rsidR="00D33FA7" w:rsidRDefault="00D33FA7" w:rsidP="00BB06AD">
      <w:pPr>
        <w:spacing w:line="240" w:lineRule="auto"/>
      </w:pPr>
      <w:r>
        <w:continuationSeparator/>
      </w:r>
    </w:p>
  </w:footnote>
  <w:footnote w:type="continuationNotice" w:id="1">
    <w:p w14:paraId="21EEE679" w14:textId="77777777" w:rsidR="00D33FA7" w:rsidRDefault="00D33FA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record-ids&gt;&lt;/item&gt;&lt;/Libraries&gt;"/>
  </w:docVars>
  <w:rsids>
    <w:rsidRoot w:val="00BB06AD"/>
    <w:rsid w:val="00000E55"/>
    <w:rsid w:val="00003767"/>
    <w:rsid w:val="00005069"/>
    <w:rsid w:val="000051C8"/>
    <w:rsid w:val="000059C2"/>
    <w:rsid w:val="00005F8B"/>
    <w:rsid w:val="00006833"/>
    <w:rsid w:val="00010963"/>
    <w:rsid w:val="00011075"/>
    <w:rsid w:val="000110FD"/>
    <w:rsid w:val="000123C9"/>
    <w:rsid w:val="00012D2B"/>
    <w:rsid w:val="00013FC9"/>
    <w:rsid w:val="00015BC7"/>
    <w:rsid w:val="00015C32"/>
    <w:rsid w:val="00015C87"/>
    <w:rsid w:val="00016808"/>
    <w:rsid w:val="00017129"/>
    <w:rsid w:val="000208EE"/>
    <w:rsid w:val="00020CD1"/>
    <w:rsid w:val="0002154D"/>
    <w:rsid w:val="0002181F"/>
    <w:rsid w:val="000219DF"/>
    <w:rsid w:val="00022463"/>
    <w:rsid w:val="00023E8D"/>
    <w:rsid w:val="00024036"/>
    <w:rsid w:val="00024537"/>
    <w:rsid w:val="000245C5"/>
    <w:rsid w:val="00024D05"/>
    <w:rsid w:val="00024FFF"/>
    <w:rsid w:val="0002616F"/>
    <w:rsid w:val="0002649C"/>
    <w:rsid w:val="000267AB"/>
    <w:rsid w:val="00026ACA"/>
    <w:rsid w:val="00026E9F"/>
    <w:rsid w:val="00027132"/>
    <w:rsid w:val="00027899"/>
    <w:rsid w:val="00030411"/>
    <w:rsid w:val="000306F7"/>
    <w:rsid w:val="00030900"/>
    <w:rsid w:val="00030B87"/>
    <w:rsid w:val="00031098"/>
    <w:rsid w:val="0003129D"/>
    <w:rsid w:val="000316D9"/>
    <w:rsid w:val="00031909"/>
    <w:rsid w:val="00031D17"/>
    <w:rsid w:val="00032B0B"/>
    <w:rsid w:val="00033179"/>
    <w:rsid w:val="00035213"/>
    <w:rsid w:val="0003557A"/>
    <w:rsid w:val="00036219"/>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768"/>
    <w:rsid w:val="000540BF"/>
    <w:rsid w:val="000549D9"/>
    <w:rsid w:val="00054AC1"/>
    <w:rsid w:val="00054B59"/>
    <w:rsid w:val="00055C07"/>
    <w:rsid w:val="000561A4"/>
    <w:rsid w:val="00057A91"/>
    <w:rsid w:val="000611F3"/>
    <w:rsid w:val="00062715"/>
    <w:rsid w:val="000634D0"/>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7DA8"/>
    <w:rsid w:val="00080EB2"/>
    <w:rsid w:val="000810CE"/>
    <w:rsid w:val="000815D3"/>
    <w:rsid w:val="000816F6"/>
    <w:rsid w:val="00081B20"/>
    <w:rsid w:val="000836B3"/>
    <w:rsid w:val="000837EA"/>
    <w:rsid w:val="00084209"/>
    <w:rsid w:val="00084326"/>
    <w:rsid w:val="0008441F"/>
    <w:rsid w:val="000850E2"/>
    <w:rsid w:val="00085B62"/>
    <w:rsid w:val="00087D8E"/>
    <w:rsid w:val="00090890"/>
    <w:rsid w:val="00090D8F"/>
    <w:rsid w:val="00091D0E"/>
    <w:rsid w:val="000929FB"/>
    <w:rsid w:val="00092F88"/>
    <w:rsid w:val="00093E6F"/>
    <w:rsid w:val="0009482A"/>
    <w:rsid w:val="000948AB"/>
    <w:rsid w:val="000959E9"/>
    <w:rsid w:val="00095EC7"/>
    <w:rsid w:val="00096627"/>
    <w:rsid w:val="00096A62"/>
    <w:rsid w:val="00096D6E"/>
    <w:rsid w:val="000A0623"/>
    <w:rsid w:val="000A10B2"/>
    <w:rsid w:val="000A14E3"/>
    <w:rsid w:val="000A2031"/>
    <w:rsid w:val="000A2310"/>
    <w:rsid w:val="000A36A2"/>
    <w:rsid w:val="000A39FE"/>
    <w:rsid w:val="000A3CFB"/>
    <w:rsid w:val="000A489B"/>
    <w:rsid w:val="000A68CE"/>
    <w:rsid w:val="000A6C1B"/>
    <w:rsid w:val="000B03B4"/>
    <w:rsid w:val="000B0A8D"/>
    <w:rsid w:val="000B1090"/>
    <w:rsid w:val="000B190B"/>
    <w:rsid w:val="000B1FC8"/>
    <w:rsid w:val="000B249D"/>
    <w:rsid w:val="000B2870"/>
    <w:rsid w:val="000B368C"/>
    <w:rsid w:val="000B4CC3"/>
    <w:rsid w:val="000B5B36"/>
    <w:rsid w:val="000B6768"/>
    <w:rsid w:val="000B77F2"/>
    <w:rsid w:val="000B7B22"/>
    <w:rsid w:val="000C25A7"/>
    <w:rsid w:val="000C265F"/>
    <w:rsid w:val="000C2E8E"/>
    <w:rsid w:val="000C360A"/>
    <w:rsid w:val="000C3EF6"/>
    <w:rsid w:val="000C3FA2"/>
    <w:rsid w:val="000C464F"/>
    <w:rsid w:val="000C4651"/>
    <w:rsid w:val="000C4B51"/>
    <w:rsid w:val="000C63A4"/>
    <w:rsid w:val="000D1CB2"/>
    <w:rsid w:val="000D2729"/>
    <w:rsid w:val="000D322E"/>
    <w:rsid w:val="000D4260"/>
    <w:rsid w:val="000D4CA5"/>
    <w:rsid w:val="000D659C"/>
    <w:rsid w:val="000D7863"/>
    <w:rsid w:val="000D78D2"/>
    <w:rsid w:val="000E0869"/>
    <w:rsid w:val="000E2988"/>
    <w:rsid w:val="000E2E96"/>
    <w:rsid w:val="000E338D"/>
    <w:rsid w:val="000E3E78"/>
    <w:rsid w:val="000E57A0"/>
    <w:rsid w:val="000F1744"/>
    <w:rsid w:val="000F177C"/>
    <w:rsid w:val="000F26E2"/>
    <w:rsid w:val="000F2775"/>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3479"/>
    <w:rsid w:val="00103E42"/>
    <w:rsid w:val="0010515D"/>
    <w:rsid w:val="001055E2"/>
    <w:rsid w:val="00105726"/>
    <w:rsid w:val="0010582A"/>
    <w:rsid w:val="00105DF8"/>
    <w:rsid w:val="001071F1"/>
    <w:rsid w:val="0010755A"/>
    <w:rsid w:val="001075DB"/>
    <w:rsid w:val="00107729"/>
    <w:rsid w:val="0011019E"/>
    <w:rsid w:val="00110856"/>
    <w:rsid w:val="00110F93"/>
    <w:rsid w:val="00111540"/>
    <w:rsid w:val="00111E3A"/>
    <w:rsid w:val="00112AF0"/>
    <w:rsid w:val="001154BE"/>
    <w:rsid w:val="001161D2"/>
    <w:rsid w:val="00120BF1"/>
    <w:rsid w:val="00121957"/>
    <w:rsid w:val="00121C1A"/>
    <w:rsid w:val="001220C4"/>
    <w:rsid w:val="001224D8"/>
    <w:rsid w:val="001226CD"/>
    <w:rsid w:val="00122EBC"/>
    <w:rsid w:val="00124423"/>
    <w:rsid w:val="001245D6"/>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C5B"/>
    <w:rsid w:val="00143E5C"/>
    <w:rsid w:val="00145109"/>
    <w:rsid w:val="001458F5"/>
    <w:rsid w:val="001466F0"/>
    <w:rsid w:val="00146CB8"/>
    <w:rsid w:val="00146F1A"/>
    <w:rsid w:val="001506DB"/>
    <w:rsid w:val="00150DA6"/>
    <w:rsid w:val="00150DAD"/>
    <w:rsid w:val="001512D6"/>
    <w:rsid w:val="00152C82"/>
    <w:rsid w:val="00153683"/>
    <w:rsid w:val="00154DA2"/>
    <w:rsid w:val="00154E6A"/>
    <w:rsid w:val="00155B86"/>
    <w:rsid w:val="00156AFE"/>
    <w:rsid w:val="0015704B"/>
    <w:rsid w:val="00157ADC"/>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5998"/>
    <w:rsid w:val="00175CEF"/>
    <w:rsid w:val="00176276"/>
    <w:rsid w:val="001766A8"/>
    <w:rsid w:val="0017746F"/>
    <w:rsid w:val="001802E4"/>
    <w:rsid w:val="00180827"/>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604A"/>
    <w:rsid w:val="00196352"/>
    <w:rsid w:val="001965A3"/>
    <w:rsid w:val="00196A50"/>
    <w:rsid w:val="001A0033"/>
    <w:rsid w:val="001A0470"/>
    <w:rsid w:val="001A04BC"/>
    <w:rsid w:val="001A2232"/>
    <w:rsid w:val="001A23D5"/>
    <w:rsid w:val="001A24F1"/>
    <w:rsid w:val="001A2F00"/>
    <w:rsid w:val="001A412A"/>
    <w:rsid w:val="001A4D6F"/>
    <w:rsid w:val="001A5D55"/>
    <w:rsid w:val="001A6674"/>
    <w:rsid w:val="001A6911"/>
    <w:rsid w:val="001A7A38"/>
    <w:rsid w:val="001A7FF8"/>
    <w:rsid w:val="001B05E9"/>
    <w:rsid w:val="001B1371"/>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D64"/>
    <w:rsid w:val="001C1AFD"/>
    <w:rsid w:val="001C1E5A"/>
    <w:rsid w:val="001C23B7"/>
    <w:rsid w:val="001C55C0"/>
    <w:rsid w:val="001C55C1"/>
    <w:rsid w:val="001C599C"/>
    <w:rsid w:val="001C6A43"/>
    <w:rsid w:val="001C73A5"/>
    <w:rsid w:val="001C744C"/>
    <w:rsid w:val="001C7882"/>
    <w:rsid w:val="001D0B89"/>
    <w:rsid w:val="001D0E3C"/>
    <w:rsid w:val="001D0FA0"/>
    <w:rsid w:val="001D12BE"/>
    <w:rsid w:val="001D1943"/>
    <w:rsid w:val="001D281D"/>
    <w:rsid w:val="001D2B09"/>
    <w:rsid w:val="001D3AD5"/>
    <w:rsid w:val="001D4E4A"/>
    <w:rsid w:val="001D589E"/>
    <w:rsid w:val="001D5A25"/>
    <w:rsid w:val="001D60AC"/>
    <w:rsid w:val="001D67CE"/>
    <w:rsid w:val="001D6A67"/>
    <w:rsid w:val="001D6B25"/>
    <w:rsid w:val="001D7D8E"/>
    <w:rsid w:val="001D7DF2"/>
    <w:rsid w:val="001E0400"/>
    <w:rsid w:val="001E0E9F"/>
    <w:rsid w:val="001E142B"/>
    <w:rsid w:val="001E1679"/>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333"/>
    <w:rsid w:val="001F3384"/>
    <w:rsid w:val="001F3653"/>
    <w:rsid w:val="001F3A30"/>
    <w:rsid w:val="001F3E4B"/>
    <w:rsid w:val="001F446B"/>
    <w:rsid w:val="001F4C18"/>
    <w:rsid w:val="001F518A"/>
    <w:rsid w:val="001F5958"/>
    <w:rsid w:val="001F6070"/>
    <w:rsid w:val="001F7079"/>
    <w:rsid w:val="002000C4"/>
    <w:rsid w:val="002001EE"/>
    <w:rsid w:val="00200289"/>
    <w:rsid w:val="00200824"/>
    <w:rsid w:val="0020115E"/>
    <w:rsid w:val="002014B8"/>
    <w:rsid w:val="00201B7D"/>
    <w:rsid w:val="00202E81"/>
    <w:rsid w:val="00205B97"/>
    <w:rsid w:val="00205F99"/>
    <w:rsid w:val="002062EA"/>
    <w:rsid w:val="002071D1"/>
    <w:rsid w:val="00207E69"/>
    <w:rsid w:val="002101B4"/>
    <w:rsid w:val="002102A2"/>
    <w:rsid w:val="0021074C"/>
    <w:rsid w:val="00210D0B"/>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71D"/>
    <w:rsid w:val="00232B47"/>
    <w:rsid w:val="00232E7B"/>
    <w:rsid w:val="0023313C"/>
    <w:rsid w:val="002336ED"/>
    <w:rsid w:val="00233AC3"/>
    <w:rsid w:val="00233C45"/>
    <w:rsid w:val="00234A32"/>
    <w:rsid w:val="00235D2B"/>
    <w:rsid w:val="00236B46"/>
    <w:rsid w:val="00237720"/>
    <w:rsid w:val="0023775A"/>
    <w:rsid w:val="00241574"/>
    <w:rsid w:val="00242ECF"/>
    <w:rsid w:val="002437A2"/>
    <w:rsid w:val="002437A6"/>
    <w:rsid w:val="00243B57"/>
    <w:rsid w:val="00244B89"/>
    <w:rsid w:val="00245358"/>
    <w:rsid w:val="00245D6E"/>
    <w:rsid w:val="00245DBB"/>
    <w:rsid w:val="00246C2F"/>
    <w:rsid w:val="00247257"/>
    <w:rsid w:val="00247A7E"/>
    <w:rsid w:val="00250202"/>
    <w:rsid w:val="00250B59"/>
    <w:rsid w:val="002510B7"/>
    <w:rsid w:val="00251BDC"/>
    <w:rsid w:val="00252452"/>
    <w:rsid w:val="00252A47"/>
    <w:rsid w:val="00253A7E"/>
    <w:rsid w:val="00253C2C"/>
    <w:rsid w:val="0025494D"/>
    <w:rsid w:val="00254C35"/>
    <w:rsid w:val="002552A8"/>
    <w:rsid w:val="0025568D"/>
    <w:rsid w:val="0025670F"/>
    <w:rsid w:val="002567AB"/>
    <w:rsid w:val="0025692E"/>
    <w:rsid w:val="00256986"/>
    <w:rsid w:val="00257604"/>
    <w:rsid w:val="00257939"/>
    <w:rsid w:val="00257A28"/>
    <w:rsid w:val="00257C68"/>
    <w:rsid w:val="00257E9D"/>
    <w:rsid w:val="00260EFA"/>
    <w:rsid w:val="002617DB"/>
    <w:rsid w:val="00261D7B"/>
    <w:rsid w:val="00263605"/>
    <w:rsid w:val="00265D43"/>
    <w:rsid w:val="00266C40"/>
    <w:rsid w:val="00267A32"/>
    <w:rsid w:val="00267D81"/>
    <w:rsid w:val="002706E7"/>
    <w:rsid w:val="00271E67"/>
    <w:rsid w:val="002727BA"/>
    <w:rsid w:val="00273C64"/>
    <w:rsid w:val="00273F07"/>
    <w:rsid w:val="00273FA1"/>
    <w:rsid w:val="00274EAE"/>
    <w:rsid w:val="00275A04"/>
    <w:rsid w:val="00276658"/>
    <w:rsid w:val="00276970"/>
    <w:rsid w:val="002769D7"/>
    <w:rsid w:val="00276FCA"/>
    <w:rsid w:val="002778BF"/>
    <w:rsid w:val="0028080B"/>
    <w:rsid w:val="00280B81"/>
    <w:rsid w:val="002826F3"/>
    <w:rsid w:val="0028331C"/>
    <w:rsid w:val="00284027"/>
    <w:rsid w:val="002847D8"/>
    <w:rsid w:val="00284BFD"/>
    <w:rsid w:val="00285849"/>
    <w:rsid w:val="00285A1E"/>
    <w:rsid w:val="00285BA2"/>
    <w:rsid w:val="0028792C"/>
    <w:rsid w:val="00290914"/>
    <w:rsid w:val="00290DBB"/>
    <w:rsid w:val="00290F70"/>
    <w:rsid w:val="0029204E"/>
    <w:rsid w:val="00292ACF"/>
    <w:rsid w:val="00294534"/>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60D1"/>
    <w:rsid w:val="002A61CA"/>
    <w:rsid w:val="002A6BFC"/>
    <w:rsid w:val="002A7742"/>
    <w:rsid w:val="002B122F"/>
    <w:rsid w:val="002B1277"/>
    <w:rsid w:val="002B1B68"/>
    <w:rsid w:val="002B2D8C"/>
    <w:rsid w:val="002B4B87"/>
    <w:rsid w:val="002B5D89"/>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18A8"/>
    <w:rsid w:val="002E2A01"/>
    <w:rsid w:val="002E2D57"/>
    <w:rsid w:val="002E2FE8"/>
    <w:rsid w:val="002E3921"/>
    <w:rsid w:val="002E41BA"/>
    <w:rsid w:val="002E4CE9"/>
    <w:rsid w:val="002E51B7"/>
    <w:rsid w:val="002E60EB"/>
    <w:rsid w:val="002E6479"/>
    <w:rsid w:val="002E7E00"/>
    <w:rsid w:val="002F1E99"/>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DCC"/>
    <w:rsid w:val="00313313"/>
    <w:rsid w:val="003134A9"/>
    <w:rsid w:val="003143AE"/>
    <w:rsid w:val="00314419"/>
    <w:rsid w:val="0031495D"/>
    <w:rsid w:val="00315719"/>
    <w:rsid w:val="003157C2"/>
    <w:rsid w:val="00315F8B"/>
    <w:rsid w:val="0031655A"/>
    <w:rsid w:val="00316628"/>
    <w:rsid w:val="00316982"/>
    <w:rsid w:val="0031736E"/>
    <w:rsid w:val="00317967"/>
    <w:rsid w:val="003205AE"/>
    <w:rsid w:val="00320B1A"/>
    <w:rsid w:val="00320EF4"/>
    <w:rsid w:val="00321901"/>
    <w:rsid w:val="00321C83"/>
    <w:rsid w:val="003225B4"/>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69C6"/>
    <w:rsid w:val="00337121"/>
    <w:rsid w:val="00337C5C"/>
    <w:rsid w:val="003413B3"/>
    <w:rsid w:val="00341ACD"/>
    <w:rsid w:val="00341E92"/>
    <w:rsid w:val="00341F6C"/>
    <w:rsid w:val="00342F69"/>
    <w:rsid w:val="0034317B"/>
    <w:rsid w:val="0034321A"/>
    <w:rsid w:val="00345168"/>
    <w:rsid w:val="003459A8"/>
    <w:rsid w:val="00345ACB"/>
    <w:rsid w:val="00345C70"/>
    <w:rsid w:val="00346126"/>
    <w:rsid w:val="0034620C"/>
    <w:rsid w:val="003462C5"/>
    <w:rsid w:val="003465A7"/>
    <w:rsid w:val="0034685D"/>
    <w:rsid w:val="00346906"/>
    <w:rsid w:val="003478C1"/>
    <w:rsid w:val="00347CF4"/>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7836"/>
    <w:rsid w:val="003679A2"/>
    <w:rsid w:val="00367FCF"/>
    <w:rsid w:val="00370161"/>
    <w:rsid w:val="00371963"/>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D1"/>
    <w:rsid w:val="003B39AB"/>
    <w:rsid w:val="003B455B"/>
    <w:rsid w:val="003B4C98"/>
    <w:rsid w:val="003B4F44"/>
    <w:rsid w:val="003B5302"/>
    <w:rsid w:val="003B7260"/>
    <w:rsid w:val="003C0815"/>
    <w:rsid w:val="003C09F3"/>
    <w:rsid w:val="003C0A2A"/>
    <w:rsid w:val="003C0AC7"/>
    <w:rsid w:val="003C0DF2"/>
    <w:rsid w:val="003C104F"/>
    <w:rsid w:val="003C1DED"/>
    <w:rsid w:val="003C23DC"/>
    <w:rsid w:val="003C25ED"/>
    <w:rsid w:val="003C29C3"/>
    <w:rsid w:val="003C39EB"/>
    <w:rsid w:val="003C3FFD"/>
    <w:rsid w:val="003C488A"/>
    <w:rsid w:val="003C4F41"/>
    <w:rsid w:val="003C5083"/>
    <w:rsid w:val="003C5355"/>
    <w:rsid w:val="003C5DB3"/>
    <w:rsid w:val="003C7187"/>
    <w:rsid w:val="003C7E12"/>
    <w:rsid w:val="003D06E6"/>
    <w:rsid w:val="003D13C7"/>
    <w:rsid w:val="003D1B4C"/>
    <w:rsid w:val="003D213B"/>
    <w:rsid w:val="003D217A"/>
    <w:rsid w:val="003D2BE0"/>
    <w:rsid w:val="003D367D"/>
    <w:rsid w:val="003D3763"/>
    <w:rsid w:val="003D4481"/>
    <w:rsid w:val="003D46E3"/>
    <w:rsid w:val="003D5117"/>
    <w:rsid w:val="003D52FA"/>
    <w:rsid w:val="003D59DA"/>
    <w:rsid w:val="003D5E9F"/>
    <w:rsid w:val="003D6424"/>
    <w:rsid w:val="003D65C8"/>
    <w:rsid w:val="003D68A9"/>
    <w:rsid w:val="003E0D3C"/>
    <w:rsid w:val="003E1390"/>
    <w:rsid w:val="003E22C7"/>
    <w:rsid w:val="003E31E5"/>
    <w:rsid w:val="003E3491"/>
    <w:rsid w:val="003E3AD0"/>
    <w:rsid w:val="003F0266"/>
    <w:rsid w:val="003F0787"/>
    <w:rsid w:val="003F282C"/>
    <w:rsid w:val="003F2910"/>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C45"/>
    <w:rsid w:val="00403EC1"/>
    <w:rsid w:val="004046A5"/>
    <w:rsid w:val="00407652"/>
    <w:rsid w:val="004078CB"/>
    <w:rsid w:val="00407BEA"/>
    <w:rsid w:val="00407C17"/>
    <w:rsid w:val="00410083"/>
    <w:rsid w:val="00410688"/>
    <w:rsid w:val="004109C7"/>
    <w:rsid w:val="004140E1"/>
    <w:rsid w:val="00415BF9"/>
    <w:rsid w:val="00417C1D"/>
    <w:rsid w:val="00420A1F"/>
    <w:rsid w:val="0042150A"/>
    <w:rsid w:val="00422A58"/>
    <w:rsid w:val="00423AC5"/>
    <w:rsid w:val="004243A2"/>
    <w:rsid w:val="0042509B"/>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554E"/>
    <w:rsid w:val="00436D9B"/>
    <w:rsid w:val="00437B5C"/>
    <w:rsid w:val="004403EB"/>
    <w:rsid w:val="00440565"/>
    <w:rsid w:val="004409D1"/>
    <w:rsid w:val="004418A7"/>
    <w:rsid w:val="00441CE3"/>
    <w:rsid w:val="00442163"/>
    <w:rsid w:val="004422E0"/>
    <w:rsid w:val="00442D6C"/>
    <w:rsid w:val="00442F0C"/>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BA9"/>
    <w:rsid w:val="00455734"/>
    <w:rsid w:val="00455B3F"/>
    <w:rsid w:val="00455FDD"/>
    <w:rsid w:val="00456473"/>
    <w:rsid w:val="00456510"/>
    <w:rsid w:val="00457112"/>
    <w:rsid w:val="004573C8"/>
    <w:rsid w:val="0045757D"/>
    <w:rsid w:val="00461FE0"/>
    <w:rsid w:val="00462010"/>
    <w:rsid w:val="00462996"/>
    <w:rsid w:val="00462BEB"/>
    <w:rsid w:val="0046388E"/>
    <w:rsid w:val="0046412D"/>
    <w:rsid w:val="00464357"/>
    <w:rsid w:val="004647A0"/>
    <w:rsid w:val="00464A73"/>
    <w:rsid w:val="004659B4"/>
    <w:rsid w:val="00466063"/>
    <w:rsid w:val="004661BD"/>
    <w:rsid w:val="004662FA"/>
    <w:rsid w:val="00466829"/>
    <w:rsid w:val="0047085F"/>
    <w:rsid w:val="004708E5"/>
    <w:rsid w:val="00470CB3"/>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59E"/>
    <w:rsid w:val="004775CC"/>
    <w:rsid w:val="00480E64"/>
    <w:rsid w:val="00481A0E"/>
    <w:rsid w:val="00481B9C"/>
    <w:rsid w:val="004821DE"/>
    <w:rsid w:val="00482971"/>
    <w:rsid w:val="004831F9"/>
    <w:rsid w:val="00483220"/>
    <w:rsid w:val="00483541"/>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53"/>
    <w:rsid w:val="0049310A"/>
    <w:rsid w:val="0049340B"/>
    <w:rsid w:val="00493CCC"/>
    <w:rsid w:val="00494368"/>
    <w:rsid w:val="00494D9B"/>
    <w:rsid w:val="00495796"/>
    <w:rsid w:val="00495F64"/>
    <w:rsid w:val="00497F42"/>
    <w:rsid w:val="004A08D6"/>
    <w:rsid w:val="004A093C"/>
    <w:rsid w:val="004A0B42"/>
    <w:rsid w:val="004A1120"/>
    <w:rsid w:val="004A1171"/>
    <w:rsid w:val="004A1F67"/>
    <w:rsid w:val="004A2934"/>
    <w:rsid w:val="004A2F07"/>
    <w:rsid w:val="004A4038"/>
    <w:rsid w:val="004A4218"/>
    <w:rsid w:val="004A49D6"/>
    <w:rsid w:val="004A4F98"/>
    <w:rsid w:val="004A504A"/>
    <w:rsid w:val="004A5E94"/>
    <w:rsid w:val="004A6065"/>
    <w:rsid w:val="004A661B"/>
    <w:rsid w:val="004A6D63"/>
    <w:rsid w:val="004B057D"/>
    <w:rsid w:val="004B1BC4"/>
    <w:rsid w:val="004B217B"/>
    <w:rsid w:val="004B2507"/>
    <w:rsid w:val="004B2835"/>
    <w:rsid w:val="004B2E2C"/>
    <w:rsid w:val="004B385C"/>
    <w:rsid w:val="004B40BE"/>
    <w:rsid w:val="004B41DF"/>
    <w:rsid w:val="004B458D"/>
    <w:rsid w:val="004B57AB"/>
    <w:rsid w:val="004B59A3"/>
    <w:rsid w:val="004B6195"/>
    <w:rsid w:val="004B61D7"/>
    <w:rsid w:val="004B6857"/>
    <w:rsid w:val="004C052E"/>
    <w:rsid w:val="004C1A3A"/>
    <w:rsid w:val="004C21D6"/>
    <w:rsid w:val="004C22AA"/>
    <w:rsid w:val="004C3FE3"/>
    <w:rsid w:val="004C5A20"/>
    <w:rsid w:val="004C6065"/>
    <w:rsid w:val="004C637C"/>
    <w:rsid w:val="004C6E35"/>
    <w:rsid w:val="004C706B"/>
    <w:rsid w:val="004C7E8C"/>
    <w:rsid w:val="004D05BC"/>
    <w:rsid w:val="004D09BD"/>
    <w:rsid w:val="004D3671"/>
    <w:rsid w:val="004D4C2E"/>
    <w:rsid w:val="004D4D77"/>
    <w:rsid w:val="004D5F5F"/>
    <w:rsid w:val="004D680F"/>
    <w:rsid w:val="004E0467"/>
    <w:rsid w:val="004E1AAA"/>
    <w:rsid w:val="004E2693"/>
    <w:rsid w:val="004E2C7F"/>
    <w:rsid w:val="004E38E2"/>
    <w:rsid w:val="004E3D8C"/>
    <w:rsid w:val="004E3E31"/>
    <w:rsid w:val="004E4C6B"/>
    <w:rsid w:val="004E5061"/>
    <w:rsid w:val="004E59C4"/>
    <w:rsid w:val="004E6FB5"/>
    <w:rsid w:val="004E71EA"/>
    <w:rsid w:val="004F07E2"/>
    <w:rsid w:val="004F1E61"/>
    <w:rsid w:val="004F2438"/>
    <w:rsid w:val="004F3117"/>
    <w:rsid w:val="004F31DF"/>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3AC"/>
    <w:rsid w:val="005271FF"/>
    <w:rsid w:val="0052788A"/>
    <w:rsid w:val="005302AB"/>
    <w:rsid w:val="00531200"/>
    <w:rsid w:val="005318E6"/>
    <w:rsid w:val="00532C82"/>
    <w:rsid w:val="00532FED"/>
    <w:rsid w:val="0053404E"/>
    <w:rsid w:val="005359A8"/>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505DF"/>
    <w:rsid w:val="00550DE3"/>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2128"/>
    <w:rsid w:val="005826AA"/>
    <w:rsid w:val="00582797"/>
    <w:rsid w:val="005832D1"/>
    <w:rsid w:val="005832FA"/>
    <w:rsid w:val="0058338D"/>
    <w:rsid w:val="00583B7B"/>
    <w:rsid w:val="00583C93"/>
    <w:rsid w:val="005841F6"/>
    <w:rsid w:val="005847FE"/>
    <w:rsid w:val="00584CAE"/>
    <w:rsid w:val="005854AF"/>
    <w:rsid w:val="005855E0"/>
    <w:rsid w:val="005864A9"/>
    <w:rsid w:val="005864CD"/>
    <w:rsid w:val="005868E1"/>
    <w:rsid w:val="00586FE3"/>
    <w:rsid w:val="0059078B"/>
    <w:rsid w:val="00591737"/>
    <w:rsid w:val="005922DF"/>
    <w:rsid w:val="00593D02"/>
    <w:rsid w:val="00593D87"/>
    <w:rsid w:val="00594A15"/>
    <w:rsid w:val="005957B5"/>
    <w:rsid w:val="005959F9"/>
    <w:rsid w:val="005975AE"/>
    <w:rsid w:val="00597EB1"/>
    <w:rsid w:val="005A090C"/>
    <w:rsid w:val="005A290C"/>
    <w:rsid w:val="005A3293"/>
    <w:rsid w:val="005A44F2"/>
    <w:rsid w:val="005A4C51"/>
    <w:rsid w:val="005A4F48"/>
    <w:rsid w:val="005A5456"/>
    <w:rsid w:val="005A64C0"/>
    <w:rsid w:val="005A71B9"/>
    <w:rsid w:val="005B0264"/>
    <w:rsid w:val="005B2319"/>
    <w:rsid w:val="005B393D"/>
    <w:rsid w:val="005B3CFE"/>
    <w:rsid w:val="005B4B83"/>
    <w:rsid w:val="005B6400"/>
    <w:rsid w:val="005B67F6"/>
    <w:rsid w:val="005B7504"/>
    <w:rsid w:val="005B7A1E"/>
    <w:rsid w:val="005B7A8F"/>
    <w:rsid w:val="005B7F24"/>
    <w:rsid w:val="005C091E"/>
    <w:rsid w:val="005C1468"/>
    <w:rsid w:val="005C24C6"/>
    <w:rsid w:val="005C3564"/>
    <w:rsid w:val="005C40BE"/>
    <w:rsid w:val="005C4FF9"/>
    <w:rsid w:val="005C6306"/>
    <w:rsid w:val="005C6574"/>
    <w:rsid w:val="005C6B95"/>
    <w:rsid w:val="005C6E1D"/>
    <w:rsid w:val="005C7099"/>
    <w:rsid w:val="005C7D99"/>
    <w:rsid w:val="005D06CE"/>
    <w:rsid w:val="005D0F6C"/>
    <w:rsid w:val="005D1E11"/>
    <w:rsid w:val="005D2782"/>
    <w:rsid w:val="005D2A2E"/>
    <w:rsid w:val="005D34AA"/>
    <w:rsid w:val="005D4C35"/>
    <w:rsid w:val="005D532E"/>
    <w:rsid w:val="005D625F"/>
    <w:rsid w:val="005D69C5"/>
    <w:rsid w:val="005D6ECA"/>
    <w:rsid w:val="005D6F82"/>
    <w:rsid w:val="005D79B7"/>
    <w:rsid w:val="005E020B"/>
    <w:rsid w:val="005E0545"/>
    <w:rsid w:val="005E0710"/>
    <w:rsid w:val="005E1BCB"/>
    <w:rsid w:val="005E1F75"/>
    <w:rsid w:val="005E3844"/>
    <w:rsid w:val="005E4064"/>
    <w:rsid w:val="005E4B47"/>
    <w:rsid w:val="005E559E"/>
    <w:rsid w:val="005E5806"/>
    <w:rsid w:val="005E5EE0"/>
    <w:rsid w:val="005E672C"/>
    <w:rsid w:val="005F0BE0"/>
    <w:rsid w:val="005F0D00"/>
    <w:rsid w:val="005F143F"/>
    <w:rsid w:val="005F1A81"/>
    <w:rsid w:val="005F2793"/>
    <w:rsid w:val="005F27A2"/>
    <w:rsid w:val="005F2CFC"/>
    <w:rsid w:val="005F357D"/>
    <w:rsid w:val="005F4158"/>
    <w:rsid w:val="005F44D3"/>
    <w:rsid w:val="005F519F"/>
    <w:rsid w:val="005F554E"/>
    <w:rsid w:val="005F5940"/>
    <w:rsid w:val="005F6035"/>
    <w:rsid w:val="006001DE"/>
    <w:rsid w:val="006004A7"/>
    <w:rsid w:val="0060102B"/>
    <w:rsid w:val="00601FF8"/>
    <w:rsid w:val="0060262B"/>
    <w:rsid w:val="00602880"/>
    <w:rsid w:val="00602DF2"/>
    <w:rsid w:val="006056F4"/>
    <w:rsid w:val="00605862"/>
    <w:rsid w:val="00606F61"/>
    <w:rsid w:val="00610542"/>
    <w:rsid w:val="006110F9"/>
    <w:rsid w:val="006118AF"/>
    <w:rsid w:val="00611C62"/>
    <w:rsid w:val="00613527"/>
    <w:rsid w:val="00614049"/>
    <w:rsid w:val="00614491"/>
    <w:rsid w:val="00614ED3"/>
    <w:rsid w:val="00615D76"/>
    <w:rsid w:val="00616705"/>
    <w:rsid w:val="006168FF"/>
    <w:rsid w:val="00621EBD"/>
    <w:rsid w:val="006221C8"/>
    <w:rsid w:val="0062291F"/>
    <w:rsid w:val="0062292E"/>
    <w:rsid w:val="006230F7"/>
    <w:rsid w:val="00623400"/>
    <w:rsid w:val="00624D95"/>
    <w:rsid w:val="00631BCB"/>
    <w:rsid w:val="00631DA7"/>
    <w:rsid w:val="006328C1"/>
    <w:rsid w:val="00632EA2"/>
    <w:rsid w:val="0063351F"/>
    <w:rsid w:val="00633978"/>
    <w:rsid w:val="006344EC"/>
    <w:rsid w:val="00635CCB"/>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66CF"/>
    <w:rsid w:val="00666DC8"/>
    <w:rsid w:val="006700A1"/>
    <w:rsid w:val="0067088B"/>
    <w:rsid w:val="00670E50"/>
    <w:rsid w:val="006712B3"/>
    <w:rsid w:val="006718A6"/>
    <w:rsid w:val="00671ABB"/>
    <w:rsid w:val="0067304B"/>
    <w:rsid w:val="006731E4"/>
    <w:rsid w:val="0067412C"/>
    <w:rsid w:val="006743D4"/>
    <w:rsid w:val="006751BA"/>
    <w:rsid w:val="00675FAB"/>
    <w:rsid w:val="00676EA8"/>
    <w:rsid w:val="006778DD"/>
    <w:rsid w:val="0068293D"/>
    <w:rsid w:val="00682B7B"/>
    <w:rsid w:val="00682FD4"/>
    <w:rsid w:val="00683DC6"/>
    <w:rsid w:val="00684C35"/>
    <w:rsid w:val="006856A6"/>
    <w:rsid w:val="006856CA"/>
    <w:rsid w:val="00686249"/>
    <w:rsid w:val="006870A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6E3"/>
    <w:rsid w:val="006A37CD"/>
    <w:rsid w:val="006A3B08"/>
    <w:rsid w:val="006A3DFF"/>
    <w:rsid w:val="006A53DB"/>
    <w:rsid w:val="006A5526"/>
    <w:rsid w:val="006A5603"/>
    <w:rsid w:val="006A6AC7"/>
    <w:rsid w:val="006A7013"/>
    <w:rsid w:val="006A7043"/>
    <w:rsid w:val="006A7112"/>
    <w:rsid w:val="006B06FF"/>
    <w:rsid w:val="006B093C"/>
    <w:rsid w:val="006B11CE"/>
    <w:rsid w:val="006B15BE"/>
    <w:rsid w:val="006B211D"/>
    <w:rsid w:val="006B2D8B"/>
    <w:rsid w:val="006B3058"/>
    <w:rsid w:val="006B4245"/>
    <w:rsid w:val="006B53C8"/>
    <w:rsid w:val="006B65DC"/>
    <w:rsid w:val="006B72D2"/>
    <w:rsid w:val="006B7AB8"/>
    <w:rsid w:val="006C0712"/>
    <w:rsid w:val="006C0C10"/>
    <w:rsid w:val="006C0DAB"/>
    <w:rsid w:val="006C14E8"/>
    <w:rsid w:val="006C18B2"/>
    <w:rsid w:val="006C1EDA"/>
    <w:rsid w:val="006C3142"/>
    <w:rsid w:val="006C4D5C"/>
    <w:rsid w:val="006C6026"/>
    <w:rsid w:val="006C7089"/>
    <w:rsid w:val="006C78AF"/>
    <w:rsid w:val="006D135B"/>
    <w:rsid w:val="006D154C"/>
    <w:rsid w:val="006D18A4"/>
    <w:rsid w:val="006D1A5C"/>
    <w:rsid w:val="006D2023"/>
    <w:rsid w:val="006D238D"/>
    <w:rsid w:val="006D2CF3"/>
    <w:rsid w:val="006D2EB9"/>
    <w:rsid w:val="006D3223"/>
    <w:rsid w:val="006D3DC3"/>
    <w:rsid w:val="006D3DFD"/>
    <w:rsid w:val="006D4357"/>
    <w:rsid w:val="006D4AA8"/>
    <w:rsid w:val="006D4E62"/>
    <w:rsid w:val="006D4EB0"/>
    <w:rsid w:val="006D5145"/>
    <w:rsid w:val="006D5C42"/>
    <w:rsid w:val="006D70DD"/>
    <w:rsid w:val="006D723F"/>
    <w:rsid w:val="006D76C7"/>
    <w:rsid w:val="006D7A79"/>
    <w:rsid w:val="006E06FC"/>
    <w:rsid w:val="006E0983"/>
    <w:rsid w:val="006E0A5A"/>
    <w:rsid w:val="006E1D71"/>
    <w:rsid w:val="006E21D7"/>
    <w:rsid w:val="006E2334"/>
    <w:rsid w:val="006E2357"/>
    <w:rsid w:val="006E2F39"/>
    <w:rsid w:val="006E3234"/>
    <w:rsid w:val="006E6217"/>
    <w:rsid w:val="006E65FF"/>
    <w:rsid w:val="006E6A3E"/>
    <w:rsid w:val="006E6A9C"/>
    <w:rsid w:val="006E73F0"/>
    <w:rsid w:val="006E7461"/>
    <w:rsid w:val="006E7A35"/>
    <w:rsid w:val="006E7F87"/>
    <w:rsid w:val="006F0A8F"/>
    <w:rsid w:val="006F0A9C"/>
    <w:rsid w:val="006F0AA7"/>
    <w:rsid w:val="006F0EC1"/>
    <w:rsid w:val="006F1BB4"/>
    <w:rsid w:val="006F31C6"/>
    <w:rsid w:val="006F3342"/>
    <w:rsid w:val="006F3346"/>
    <w:rsid w:val="006F42DC"/>
    <w:rsid w:val="006F50BA"/>
    <w:rsid w:val="006F5D5F"/>
    <w:rsid w:val="006F7591"/>
    <w:rsid w:val="007004D4"/>
    <w:rsid w:val="00702587"/>
    <w:rsid w:val="00702F29"/>
    <w:rsid w:val="00703D55"/>
    <w:rsid w:val="00704133"/>
    <w:rsid w:val="00705002"/>
    <w:rsid w:val="00705BAA"/>
    <w:rsid w:val="007060DE"/>
    <w:rsid w:val="007073E4"/>
    <w:rsid w:val="00711124"/>
    <w:rsid w:val="007115C5"/>
    <w:rsid w:val="00711D91"/>
    <w:rsid w:val="00712323"/>
    <w:rsid w:val="0071350A"/>
    <w:rsid w:val="00713BC5"/>
    <w:rsid w:val="00715D92"/>
    <w:rsid w:val="00715DB0"/>
    <w:rsid w:val="00716B22"/>
    <w:rsid w:val="00716C25"/>
    <w:rsid w:val="00717F26"/>
    <w:rsid w:val="0072099D"/>
    <w:rsid w:val="00721070"/>
    <w:rsid w:val="00721AD0"/>
    <w:rsid w:val="00721D76"/>
    <w:rsid w:val="00723241"/>
    <w:rsid w:val="007235B4"/>
    <w:rsid w:val="00723D3E"/>
    <w:rsid w:val="007248F9"/>
    <w:rsid w:val="0072495A"/>
    <w:rsid w:val="00724AB9"/>
    <w:rsid w:val="00724C53"/>
    <w:rsid w:val="00725869"/>
    <w:rsid w:val="0072633D"/>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856"/>
    <w:rsid w:val="00745841"/>
    <w:rsid w:val="00746BF9"/>
    <w:rsid w:val="007477CD"/>
    <w:rsid w:val="007521FF"/>
    <w:rsid w:val="0075284F"/>
    <w:rsid w:val="00752E58"/>
    <w:rsid w:val="00753325"/>
    <w:rsid w:val="00753D85"/>
    <w:rsid w:val="007553D3"/>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CEA"/>
    <w:rsid w:val="0077367E"/>
    <w:rsid w:val="00774C71"/>
    <w:rsid w:val="007758A3"/>
    <w:rsid w:val="007776FC"/>
    <w:rsid w:val="007802BB"/>
    <w:rsid w:val="007804A1"/>
    <w:rsid w:val="00781654"/>
    <w:rsid w:val="007821E5"/>
    <w:rsid w:val="007834B1"/>
    <w:rsid w:val="007841F8"/>
    <w:rsid w:val="00784CAF"/>
    <w:rsid w:val="00784CB6"/>
    <w:rsid w:val="00785A01"/>
    <w:rsid w:val="0078600A"/>
    <w:rsid w:val="007860D6"/>
    <w:rsid w:val="00786289"/>
    <w:rsid w:val="0078758F"/>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3B88"/>
    <w:rsid w:val="007B410A"/>
    <w:rsid w:val="007B5187"/>
    <w:rsid w:val="007B5D4B"/>
    <w:rsid w:val="007B6185"/>
    <w:rsid w:val="007B64B2"/>
    <w:rsid w:val="007B6CAF"/>
    <w:rsid w:val="007B6F63"/>
    <w:rsid w:val="007B735D"/>
    <w:rsid w:val="007C00F5"/>
    <w:rsid w:val="007C01BF"/>
    <w:rsid w:val="007C08C8"/>
    <w:rsid w:val="007C0972"/>
    <w:rsid w:val="007C100C"/>
    <w:rsid w:val="007C1886"/>
    <w:rsid w:val="007C1B28"/>
    <w:rsid w:val="007C1CBD"/>
    <w:rsid w:val="007C2952"/>
    <w:rsid w:val="007C2E3C"/>
    <w:rsid w:val="007C2FF8"/>
    <w:rsid w:val="007C3363"/>
    <w:rsid w:val="007C490C"/>
    <w:rsid w:val="007C4E49"/>
    <w:rsid w:val="007C52B7"/>
    <w:rsid w:val="007C549B"/>
    <w:rsid w:val="007C5689"/>
    <w:rsid w:val="007C671A"/>
    <w:rsid w:val="007C685B"/>
    <w:rsid w:val="007C6963"/>
    <w:rsid w:val="007C7C91"/>
    <w:rsid w:val="007C7FC5"/>
    <w:rsid w:val="007D0D5A"/>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75CD"/>
    <w:rsid w:val="007F068B"/>
    <w:rsid w:val="007F07A3"/>
    <w:rsid w:val="007F2491"/>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BE2"/>
    <w:rsid w:val="00806B3E"/>
    <w:rsid w:val="00811410"/>
    <w:rsid w:val="00811C8E"/>
    <w:rsid w:val="008128F5"/>
    <w:rsid w:val="00813DBC"/>
    <w:rsid w:val="00813EA3"/>
    <w:rsid w:val="0081494F"/>
    <w:rsid w:val="00815297"/>
    <w:rsid w:val="00815B1F"/>
    <w:rsid w:val="00815B8E"/>
    <w:rsid w:val="00817461"/>
    <w:rsid w:val="008177E3"/>
    <w:rsid w:val="00817CE3"/>
    <w:rsid w:val="00817E02"/>
    <w:rsid w:val="00820751"/>
    <w:rsid w:val="008210C5"/>
    <w:rsid w:val="008217E8"/>
    <w:rsid w:val="0082251C"/>
    <w:rsid w:val="0082351F"/>
    <w:rsid w:val="008238FD"/>
    <w:rsid w:val="00823D8F"/>
    <w:rsid w:val="008247A4"/>
    <w:rsid w:val="00824A3C"/>
    <w:rsid w:val="00824E76"/>
    <w:rsid w:val="00825A90"/>
    <w:rsid w:val="0082609F"/>
    <w:rsid w:val="0082636C"/>
    <w:rsid w:val="0082667D"/>
    <w:rsid w:val="00826AEC"/>
    <w:rsid w:val="00826EB5"/>
    <w:rsid w:val="00827295"/>
    <w:rsid w:val="008303AD"/>
    <w:rsid w:val="00832ABF"/>
    <w:rsid w:val="00833471"/>
    <w:rsid w:val="00833B35"/>
    <w:rsid w:val="00834B2D"/>
    <w:rsid w:val="00835138"/>
    <w:rsid w:val="00835623"/>
    <w:rsid w:val="0083593D"/>
    <w:rsid w:val="00835ADB"/>
    <w:rsid w:val="00840360"/>
    <w:rsid w:val="008404FC"/>
    <w:rsid w:val="008415B8"/>
    <w:rsid w:val="00843319"/>
    <w:rsid w:val="0084612D"/>
    <w:rsid w:val="0084769D"/>
    <w:rsid w:val="008477EE"/>
    <w:rsid w:val="00847BA9"/>
    <w:rsid w:val="00850658"/>
    <w:rsid w:val="00850749"/>
    <w:rsid w:val="00850A39"/>
    <w:rsid w:val="008518B8"/>
    <w:rsid w:val="00852AE8"/>
    <w:rsid w:val="00852BAC"/>
    <w:rsid w:val="00852EC1"/>
    <w:rsid w:val="0085338E"/>
    <w:rsid w:val="008536F0"/>
    <w:rsid w:val="00853955"/>
    <w:rsid w:val="00855162"/>
    <w:rsid w:val="00856DED"/>
    <w:rsid w:val="00857A96"/>
    <w:rsid w:val="00857B66"/>
    <w:rsid w:val="00857E21"/>
    <w:rsid w:val="00860F29"/>
    <w:rsid w:val="00861630"/>
    <w:rsid w:val="008620D9"/>
    <w:rsid w:val="0086215B"/>
    <w:rsid w:val="0086321E"/>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373F"/>
    <w:rsid w:val="008742FC"/>
    <w:rsid w:val="0087509E"/>
    <w:rsid w:val="008757BD"/>
    <w:rsid w:val="00876EE7"/>
    <w:rsid w:val="00876F27"/>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ADB"/>
    <w:rsid w:val="00886C56"/>
    <w:rsid w:val="00886E44"/>
    <w:rsid w:val="00886F09"/>
    <w:rsid w:val="0088769D"/>
    <w:rsid w:val="00887CC1"/>
    <w:rsid w:val="00890657"/>
    <w:rsid w:val="00891AE7"/>
    <w:rsid w:val="00891BF5"/>
    <w:rsid w:val="00892C3E"/>
    <w:rsid w:val="00892D6F"/>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2AAB"/>
    <w:rsid w:val="008A30A2"/>
    <w:rsid w:val="008A363A"/>
    <w:rsid w:val="008A3847"/>
    <w:rsid w:val="008A39F5"/>
    <w:rsid w:val="008A5C28"/>
    <w:rsid w:val="008A6330"/>
    <w:rsid w:val="008B0E51"/>
    <w:rsid w:val="008B24CE"/>
    <w:rsid w:val="008B2527"/>
    <w:rsid w:val="008B277E"/>
    <w:rsid w:val="008B2858"/>
    <w:rsid w:val="008B2CC8"/>
    <w:rsid w:val="008B374F"/>
    <w:rsid w:val="008B3EEB"/>
    <w:rsid w:val="008B4843"/>
    <w:rsid w:val="008B6877"/>
    <w:rsid w:val="008B7338"/>
    <w:rsid w:val="008B7B5A"/>
    <w:rsid w:val="008C0375"/>
    <w:rsid w:val="008C19D1"/>
    <w:rsid w:val="008C2BA5"/>
    <w:rsid w:val="008C2DBC"/>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4D7B"/>
    <w:rsid w:val="008D4F94"/>
    <w:rsid w:val="008D5028"/>
    <w:rsid w:val="008D55FC"/>
    <w:rsid w:val="008D56E3"/>
    <w:rsid w:val="008D5BC0"/>
    <w:rsid w:val="008D76B1"/>
    <w:rsid w:val="008E0C02"/>
    <w:rsid w:val="008E1882"/>
    <w:rsid w:val="008E19B9"/>
    <w:rsid w:val="008E2522"/>
    <w:rsid w:val="008E2953"/>
    <w:rsid w:val="008E2FC8"/>
    <w:rsid w:val="008E3D3F"/>
    <w:rsid w:val="008E4355"/>
    <w:rsid w:val="008E4574"/>
    <w:rsid w:val="008E47DB"/>
    <w:rsid w:val="008E4ADA"/>
    <w:rsid w:val="008E5489"/>
    <w:rsid w:val="008E5A7C"/>
    <w:rsid w:val="008E5C6D"/>
    <w:rsid w:val="008E6068"/>
    <w:rsid w:val="008E7B1D"/>
    <w:rsid w:val="008E7C0F"/>
    <w:rsid w:val="008F09D9"/>
    <w:rsid w:val="008F0CB3"/>
    <w:rsid w:val="008F12B0"/>
    <w:rsid w:val="008F1713"/>
    <w:rsid w:val="008F40F7"/>
    <w:rsid w:val="008F41A9"/>
    <w:rsid w:val="008F44E8"/>
    <w:rsid w:val="008F4E03"/>
    <w:rsid w:val="008F5885"/>
    <w:rsid w:val="008F6044"/>
    <w:rsid w:val="008F6F5B"/>
    <w:rsid w:val="008F7CED"/>
    <w:rsid w:val="00900F9D"/>
    <w:rsid w:val="0090201F"/>
    <w:rsid w:val="00902E92"/>
    <w:rsid w:val="0090314F"/>
    <w:rsid w:val="009040F4"/>
    <w:rsid w:val="00905EB2"/>
    <w:rsid w:val="0090798C"/>
    <w:rsid w:val="00907BC9"/>
    <w:rsid w:val="00907C23"/>
    <w:rsid w:val="00907F86"/>
    <w:rsid w:val="00910781"/>
    <w:rsid w:val="00910D4D"/>
    <w:rsid w:val="0091118F"/>
    <w:rsid w:val="0091136F"/>
    <w:rsid w:val="009117E6"/>
    <w:rsid w:val="00912295"/>
    <w:rsid w:val="009130A1"/>
    <w:rsid w:val="0091496F"/>
    <w:rsid w:val="009151E3"/>
    <w:rsid w:val="00916014"/>
    <w:rsid w:val="00916AED"/>
    <w:rsid w:val="00916DB6"/>
    <w:rsid w:val="009203CB"/>
    <w:rsid w:val="00920F36"/>
    <w:rsid w:val="00921056"/>
    <w:rsid w:val="009216BA"/>
    <w:rsid w:val="00923962"/>
    <w:rsid w:val="00923AAF"/>
    <w:rsid w:val="00923FD9"/>
    <w:rsid w:val="00924146"/>
    <w:rsid w:val="00924324"/>
    <w:rsid w:val="009243B8"/>
    <w:rsid w:val="009255A5"/>
    <w:rsid w:val="0092620B"/>
    <w:rsid w:val="009262D1"/>
    <w:rsid w:val="00926397"/>
    <w:rsid w:val="00927396"/>
    <w:rsid w:val="009278BA"/>
    <w:rsid w:val="00930361"/>
    <w:rsid w:val="00930522"/>
    <w:rsid w:val="00932551"/>
    <w:rsid w:val="00932816"/>
    <w:rsid w:val="00933113"/>
    <w:rsid w:val="00933B13"/>
    <w:rsid w:val="00934DCF"/>
    <w:rsid w:val="009351B9"/>
    <w:rsid w:val="009366FA"/>
    <w:rsid w:val="0093764A"/>
    <w:rsid w:val="009378E0"/>
    <w:rsid w:val="0094005D"/>
    <w:rsid w:val="00940699"/>
    <w:rsid w:val="009408D1"/>
    <w:rsid w:val="00941792"/>
    <w:rsid w:val="00942E0B"/>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701"/>
    <w:rsid w:val="00960341"/>
    <w:rsid w:val="00960766"/>
    <w:rsid w:val="00962E9D"/>
    <w:rsid w:val="009631DF"/>
    <w:rsid w:val="009635B1"/>
    <w:rsid w:val="00963712"/>
    <w:rsid w:val="0096391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70F"/>
    <w:rsid w:val="00995367"/>
    <w:rsid w:val="00995907"/>
    <w:rsid w:val="009A085E"/>
    <w:rsid w:val="009A0CEF"/>
    <w:rsid w:val="009A1DC6"/>
    <w:rsid w:val="009A20C6"/>
    <w:rsid w:val="009A2374"/>
    <w:rsid w:val="009A3B91"/>
    <w:rsid w:val="009A4B2D"/>
    <w:rsid w:val="009A50F0"/>
    <w:rsid w:val="009A530D"/>
    <w:rsid w:val="009A554E"/>
    <w:rsid w:val="009A57ED"/>
    <w:rsid w:val="009A5FAD"/>
    <w:rsid w:val="009A5FF2"/>
    <w:rsid w:val="009A7156"/>
    <w:rsid w:val="009A7D72"/>
    <w:rsid w:val="009B0E09"/>
    <w:rsid w:val="009B150C"/>
    <w:rsid w:val="009B17C8"/>
    <w:rsid w:val="009B2EDE"/>
    <w:rsid w:val="009B2FC8"/>
    <w:rsid w:val="009B332C"/>
    <w:rsid w:val="009B4290"/>
    <w:rsid w:val="009B468E"/>
    <w:rsid w:val="009B4DB5"/>
    <w:rsid w:val="009B5A1C"/>
    <w:rsid w:val="009B5B48"/>
    <w:rsid w:val="009B5FB6"/>
    <w:rsid w:val="009B6EB2"/>
    <w:rsid w:val="009C16C9"/>
    <w:rsid w:val="009C526B"/>
    <w:rsid w:val="009C5282"/>
    <w:rsid w:val="009C58A2"/>
    <w:rsid w:val="009C6446"/>
    <w:rsid w:val="009C6810"/>
    <w:rsid w:val="009C7317"/>
    <w:rsid w:val="009C7FA0"/>
    <w:rsid w:val="009D0588"/>
    <w:rsid w:val="009D0BDC"/>
    <w:rsid w:val="009D0ECA"/>
    <w:rsid w:val="009D119F"/>
    <w:rsid w:val="009D1D4C"/>
    <w:rsid w:val="009D1EC6"/>
    <w:rsid w:val="009D302C"/>
    <w:rsid w:val="009D4F2F"/>
    <w:rsid w:val="009D56AB"/>
    <w:rsid w:val="009D5F0B"/>
    <w:rsid w:val="009D61BE"/>
    <w:rsid w:val="009D6F4E"/>
    <w:rsid w:val="009D7D01"/>
    <w:rsid w:val="009D7F11"/>
    <w:rsid w:val="009E1B16"/>
    <w:rsid w:val="009E1B96"/>
    <w:rsid w:val="009E1C25"/>
    <w:rsid w:val="009E22F5"/>
    <w:rsid w:val="009E2FBD"/>
    <w:rsid w:val="009E324E"/>
    <w:rsid w:val="009E3726"/>
    <w:rsid w:val="009E4815"/>
    <w:rsid w:val="009E4D12"/>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FFF"/>
    <w:rsid w:val="00A01A9B"/>
    <w:rsid w:val="00A01AE3"/>
    <w:rsid w:val="00A021E1"/>
    <w:rsid w:val="00A036FC"/>
    <w:rsid w:val="00A04DA0"/>
    <w:rsid w:val="00A057A1"/>
    <w:rsid w:val="00A064D4"/>
    <w:rsid w:val="00A0675C"/>
    <w:rsid w:val="00A067B9"/>
    <w:rsid w:val="00A06DCC"/>
    <w:rsid w:val="00A0734D"/>
    <w:rsid w:val="00A10509"/>
    <w:rsid w:val="00A117A4"/>
    <w:rsid w:val="00A11D31"/>
    <w:rsid w:val="00A12EB0"/>
    <w:rsid w:val="00A13092"/>
    <w:rsid w:val="00A14626"/>
    <w:rsid w:val="00A14B78"/>
    <w:rsid w:val="00A153D8"/>
    <w:rsid w:val="00A1540D"/>
    <w:rsid w:val="00A15924"/>
    <w:rsid w:val="00A167B8"/>
    <w:rsid w:val="00A16EB3"/>
    <w:rsid w:val="00A1746D"/>
    <w:rsid w:val="00A17837"/>
    <w:rsid w:val="00A17C9C"/>
    <w:rsid w:val="00A20D1E"/>
    <w:rsid w:val="00A212E4"/>
    <w:rsid w:val="00A21330"/>
    <w:rsid w:val="00A2156F"/>
    <w:rsid w:val="00A22D2A"/>
    <w:rsid w:val="00A22D6F"/>
    <w:rsid w:val="00A242C0"/>
    <w:rsid w:val="00A24396"/>
    <w:rsid w:val="00A2573B"/>
    <w:rsid w:val="00A25D36"/>
    <w:rsid w:val="00A25E86"/>
    <w:rsid w:val="00A27889"/>
    <w:rsid w:val="00A27A80"/>
    <w:rsid w:val="00A27AE0"/>
    <w:rsid w:val="00A301DB"/>
    <w:rsid w:val="00A316CE"/>
    <w:rsid w:val="00A319F6"/>
    <w:rsid w:val="00A31DFC"/>
    <w:rsid w:val="00A32046"/>
    <w:rsid w:val="00A3224D"/>
    <w:rsid w:val="00A3243F"/>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322"/>
    <w:rsid w:val="00A44C24"/>
    <w:rsid w:val="00A44DF8"/>
    <w:rsid w:val="00A45680"/>
    <w:rsid w:val="00A50643"/>
    <w:rsid w:val="00A510DC"/>
    <w:rsid w:val="00A517DF"/>
    <w:rsid w:val="00A51B40"/>
    <w:rsid w:val="00A51CFB"/>
    <w:rsid w:val="00A52C23"/>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A7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53F2"/>
    <w:rsid w:val="00A75FD4"/>
    <w:rsid w:val="00A769AD"/>
    <w:rsid w:val="00A76B40"/>
    <w:rsid w:val="00A76CB7"/>
    <w:rsid w:val="00A8045B"/>
    <w:rsid w:val="00A80CAD"/>
    <w:rsid w:val="00A81527"/>
    <w:rsid w:val="00A818BE"/>
    <w:rsid w:val="00A81DE7"/>
    <w:rsid w:val="00A83531"/>
    <w:rsid w:val="00A83EC5"/>
    <w:rsid w:val="00A84DE8"/>
    <w:rsid w:val="00A86055"/>
    <w:rsid w:val="00A8631C"/>
    <w:rsid w:val="00A87788"/>
    <w:rsid w:val="00A877D8"/>
    <w:rsid w:val="00A8785D"/>
    <w:rsid w:val="00A87A40"/>
    <w:rsid w:val="00A87F53"/>
    <w:rsid w:val="00A90CCE"/>
    <w:rsid w:val="00A90E8B"/>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726C"/>
    <w:rsid w:val="00A97439"/>
    <w:rsid w:val="00A97C7B"/>
    <w:rsid w:val="00AA0614"/>
    <w:rsid w:val="00AA0730"/>
    <w:rsid w:val="00AA08C4"/>
    <w:rsid w:val="00AA1C4F"/>
    <w:rsid w:val="00AA2984"/>
    <w:rsid w:val="00AA33FD"/>
    <w:rsid w:val="00AA36AD"/>
    <w:rsid w:val="00AA4DE1"/>
    <w:rsid w:val="00AA50D5"/>
    <w:rsid w:val="00AA6433"/>
    <w:rsid w:val="00AA6EBB"/>
    <w:rsid w:val="00AB07E4"/>
    <w:rsid w:val="00AB1D6D"/>
    <w:rsid w:val="00AB1E43"/>
    <w:rsid w:val="00AB1FD7"/>
    <w:rsid w:val="00AB2EC3"/>
    <w:rsid w:val="00AB4114"/>
    <w:rsid w:val="00AB6184"/>
    <w:rsid w:val="00AB65D5"/>
    <w:rsid w:val="00AB67BD"/>
    <w:rsid w:val="00AB7CBA"/>
    <w:rsid w:val="00AC0320"/>
    <w:rsid w:val="00AC1471"/>
    <w:rsid w:val="00AC2763"/>
    <w:rsid w:val="00AC2B19"/>
    <w:rsid w:val="00AC2C11"/>
    <w:rsid w:val="00AC322B"/>
    <w:rsid w:val="00AC32E6"/>
    <w:rsid w:val="00AC3610"/>
    <w:rsid w:val="00AC3F5C"/>
    <w:rsid w:val="00AC4904"/>
    <w:rsid w:val="00AC4FF8"/>
    <w:rsid w:val="00AC5BA2"/>
    <w:rsid w:val="00AC5C23"/>
    <w:rsid w:val="00AC6632"/>
    <w:rsid w:val="00AD00D5"/>
    <w:rsid w:val="00AD0131"/>
    <w:rsid w:val="00AD0CC7"/>
    <w:rsid w:val="00AD164D"/>
    <w:rsid w:val="00AD1900"/>
    <w:rsid w:val="00AD1F41"/>
    <w:rsid w:val="00AD286E"/>
    <w:rsid w:val="00AD4BF8"/>
    <w:rsid w:val="00AD5B74"/>
    <w:rsid w:val="00AE1665"/>
    <w:rsid w:val="00AE1B98"/>
    <w:rsid w:val="00AE3042"/>
    <w:rsid w:val="00AE3AA3"/>
    <w:rsid w:val="00AE3BDD"/>
    <w:rsid w:val="00AE4394"/>
    <w:rsid w:val="00AE4486"/>
    <w:rsid w:val="00AE4E0D"/>
    <w:rsid w:val="00AE5A87"/>
    <w:rsid w:val="00AE6669"/>
    <w:rsid w:val="00AE7025"/>
    <w:rsid w:val="00AE77FC"/>
    <w:rsid w:val="00AE7ABC"/>
    <w:rsid w:val="00AF0187"/>
    <w:rsid w:val="00AF193F"/>
    <w:rsid w:val="00AF20D3"/>
    <w:rsid w:val="00AF3858"/>
    <w:rsid w:val="00AF3BED"/>
    <w:rsid w:val="00AF4025"/>
    <w:rsid w:val="00AF45EE"/>
    <w:rsid w:val="00AF4ECE"/>
    <w:rsid w:val="00AF4F18"/>
    <w:rsid w:val="00AF5248"/>
    <w:rsid w:val="00AF5A64"/>
    <w:rsid w:val="00AF6FF0"/>
    <w:rsid w:val="00AF70C5"/>
    <w:rsid w:val="00B001B2"/>
    <w:rsid w:val="00B0069E"/>
    <w:rsid w:val="00B00DCE"/>
    <w:rsid w:val="00B01859"/>
    <w:rsid w:val="00B03DC2"/>
    <w:rsid w:val="00B03EB0"/>
    <w:rsid w:val="00B03F40"/>
    <w:rsid w:val="00B04756"/>
    <w:rsid w:val="00B051F5"/>
    <w:rsid w:val="00B058A5"/>
    <w:rsid w:val="00B063D2"/>
    <w:rsid w:val="00B0666D"/>
    <w:rsid w:val="00B06DFB"/>
    <w:rsid w:val="00B0789E"/>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6C3"/>
    <w:rsid w:val="00B21CDF"/>
    <w:rsid w:val="00B23380"/>
    <w:rsid w:val="00B234DA"/>
    <w:rsid w:val="00B2354C"/>
    <w:rsid w:val="00B249DE"/>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A1D"/>
    <w:rsid w:val="00B67E1F"/>
    <w:rsid w:val="00B712D4"/>
    <w:rsid w:val="00B726CE"/>
    <w:rsid w:val="00B735E2"/>
    <w:rsid w:val="00B7480D"/>
    <w:rsid w:val="00B7641C"/>
    <w:rsid w:val="00B76A0D"/>
    <w:rsid w:val="00B7726A"/>
    <w:rsid w:val="00B773C7"/>
    <w:rsid w:val="00B776CB"/>
    <w:rsid w:val="00B77804"/>
    <w:rsid w:val="00B82167"/>
    <w:rsid w:val="00B829AD"/>
    <w:rsid w:val="00B835EC"/>
    <w:rsid w:val="00B90335"/>
    <w:rsid w:val="00B903B2"/>
    <w:rsid w:val="00B9048E"/>
    <w:rsid w:val="00B90DD5"/>
    <w:rsid w:val="00B91F6D"/>
    <w:rsid w:val="00B92519"/>
    <w:rsid w:val="00B945C0"/>
    <w:rsid w:val="00B94618"/>
    <w:rsid w:val="00B94A89"/>
    <w:rsid w:val="00B95591"/>
    <w:rsid w:val="00B95DD1"/>
    <w:rsid w:val="00B95EFA"/>
    <w:rsid w:val="00B95F10"/>
    <w:rsid w:val="00BA1F20"/>
    <w:rsid w:val="00BA2209"/>
    <w:rsid w:val="00BA39CE"/>
    <w:rsid w:val="00BA455E"/>
    <w:rsid w:val="00BA45EB"/>
    <w:rsid w:val="00BA4EEB"/>
    <w:rsid w:val="00BA4FBB"/>
    <w:rsid w:val="00BA5201"/>
    <w:rsid w:val="00BA5248"/>
    <w:rsid w:val="00BA55CE"/>
    <w:rsid w:val="00BA6435"/>
    <w:rsid w:val="00BA6B06"/>
    <w:rsid w:val="00BA6BC3"/>
    <w:rsid w:val="00BA7837"/>
    <w:rsid w:val="00BB06AD"/>
    <w:rsid w:val="00BB0C69"/>
    <w:rsid w:val="00BB1934"/>
    <w:rsid w:val="00BB200E"/>
    <w:rsid w:val="00BB2697"/>
    <w:rsid w:val="00BB2784"/>
    <w:rsid w:val="00BB2B28"/>
    <w:rsid w:val="00BB2FE2"/>
    <w:rsid w:val="00BB3308"/>
    <w:rsid w:val="00BB3C99"/>
    <w:rsid w:val="00BB40D2"/>
    <w:rsid w:val="00BB431F"/>
    <w:rsid w:val="00BB476E"/>
    <w:rsid w:val="00BB4E89"/>
    <w:rsid w:val="00BB52F4"/>
    <w:rsid w:val="00BB5F09"/>
    <w:rsid w:val="00BB663E"/>
    <w:rsid w:val="00BB7CE2"/>
    <w:rsid w:val="00BC0214"/>
    <w:rsid w:val="00BC0E8B"/>
    <w:rsid w:val="00BC19D3"/>
    <w:rsid w:val="00BC1B70"/>
    <w:rsid w:val="00BC1BB0"/>
    <w:rsid w:val="00BC2986"/>
    <w:rsid w:val="00BC2FC7"/>
    <w:rsid w:val="00BC3245"/>
    <w:rsid w:val="00BC4134"/>
    <w:rsid w:val="00BC4858"/>
    <w:rsid w:val="00BC4894"/>
    <w:rsid w:val="00BC5FD4"/>
    <w:rsid w:val="00BC667B"/>
    <w:rsid w:val="00BC69B1"/>
    <w:rsid w:val="00BC78BF"/>
    <w:rsid w:val="00BD034F"/>
    <w:rsid w:val="00BD0D8F"/>
    <w:rsid w:val="00BD30A7"/>
    <w:rsid w:val="00BD325A"/>
    <w:rsid w:val="00BD33A1"/>
    <w:rsid w:val="00BD373B"/>
    <w:rsid w:val="00BD41F6"/>
    <w:rsid w:val="00BD70DD"/>
    <w:rsid w:val="00BD76AB"/>
    <w:rsid w:val="00BD7739"/>
    <w:rsid w:val="00BD7DE3"/>
    <w:rsid w:val="00BE15CB"/>
    <w:rsid w:val="00BE17D6"/>
    <w:rsid w:val="00BE25CF"/>
    <w:rsid w:val="00BE2B6F"/>
    <w:rsid w:val="00BE35AB"/>
    <w:rsid w:val="00BE3ECF"/>
    <w:rsid w:val="00BE6B19"/>
    <w:rsid w:val="00BE7D22"/>
    <w:rsid w:val="00BF0E1F"/>
    <w:rsid w:val="00BF10BB"/>
    <w:rsid w:val="00BF1778"/>
    <w:rsid w:val="00BF1B20"/>
    <w:rsid w:val="00BF28BA"/>
    <w:rsid w:val="00BF31F9"/>
    <w:rsid w:val="00BF3EB9"/>
    <w:rsid w:val="00BF46F9"/>
    <w:rsid w:val="00C00379"/>
    <w:rsid w:val="00C0131A"/>
    <w:rsid w:val="00C03751"/>
    <w:rsid w:val="00C0390C"/>
    <w:rsid w:val="00C05500"/>
    <w:rsid w:val="00C1030E"/>
    <w:rsid w:val="00C10F3E"/>
    <w:rsid w:val="00C111FF"/>
    <w:rsid w:val="00C1125E"/>
    <w:rsid w:val="00C11514"/>
    <w:rsid w:val="00C11FF8"/>
    <w:rsid w:val="00C12470"/>
    <w:rsid w:val="00C12A47"/>
    <w:rsid w:val="00C134D6"/>
    <w:rsid w:val="00C13BA7"/>
    <w:rsid w:val="00C15B47"/>
    <w:rsid w:val="00C16CC6"/>
    <w:rsid w:val="00C17E9B"/>
    <w:rsid w:val="00C20686"/>
    <w:rsid w:val="00C2093A"/>
    <w:rsid w:val="00C215D9"/>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68DD"/>
    <w:rsid w:val="00C370F5"/>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51"/>
    <w:rsid w:val="00C51665"/>
    <w:rsid w:val="00C56298"/>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53AF"/>
    <w:rsid w:val="00C653F6"/>
    <w:rsid w:val="00C6549C"/>
    <w:rsid w:val="00C6578F"/>
    <w:rsid w:val="00C658F3"/>
    <w:rsid w:val="00C6594C"/>
    <w:rsid w:val="00C65E8D"/>
    <w:rsid w:val="00C66203"/>
    <w:rsid w:val="00C66E84"/>
    <w:rsid w:val="00C67559"/>
    <w:rsid w:val="00C702AB"/>
    <w:rsid w:val="00C7128A"/>
    <w:rsid w:val="00C71A6F"/>
    <w:rsid w:val="00C728D5"/>
    <w:rsid w:val="00C728F2"/>
    <w:rsid w:val="00C72F20"/>
    <w:rsid w:val="00C73E68"/>
    <w:rsid w:val="00C744B0"/>
    <w:rsid w:val="00C74548"/>
    <w:rsid w:val="00C74C27"/>
    <w:rsid w:val="00C754FB"/>
    <w:rsid w:val="00C7558B"/>
    <w:rsid w:val="00C75F15"/>
    <w:rsid w:val="00C769EA"/>
    <w:rsid w:val="00C76D18"/>
    <w:rsid w:val="00C7702D"/>
    <w:rsid w:val="00C7777C"/>
    <w:rsid w:val="00C80153"/>
    <w:rsid w:val="00C807E6"/>
    <w:rsid w:val="00C81757"/>
    <w:rsid w:val="00C82F4D"/>
    <w:rsid w:val="00C847EB"/>
    <w:rsid w:val="00C85BD6"/>
    <w:rsid w:val="00C85C24"/>
    <w:rsid w:val="00C86537"/>
    <w:rsid w:val="00C866BE"/>
    <w:rsid w:val="00C871FF"/>
    <w:rsid w:val="00C87A54"/>
    <w:rsid w:val="00C87D45"/>
    <w:rsid w:val="00C90823"/>
    <w:rsid w:val="00C90E6D"/>
    <w:rsid w:val="00C9293E"/>
    <w:rsid w:val="00C936F2"/>
    <w:rsid w:val="00C94B05"/>
    <w:rsid w:val="00C94E3A"/>
    <w:rsid w:val="00C95E95"/>
    <w:rsid w:val="00C97919"/>
    <w:rsid w:val="00C97B81"/>
    <w:rsid w:val="00CA0AFE"/>
    <w:rsid w:val="00CA0C2D"/>
    <w:rsid w:val="00CA1212"/>
    <w:rsid w:val="00CA1790"/>
    <w:rsid w:val="00CA1A39"/>
    <w:rsid w:val="00CA2189"/>
    <w:rsid w:val="00CA3168"/>
    <w:rsid w:val="00CA3EFF"/>
    <w:rsid w:val="00CA47C9"/>
    <w:rsid w:val="00CA4817"/>
    <w:rsid w:val="00CA4BDF"/>
    <w:rsid w:val="00CA501B"/>
    <w:rsid w:val="00CA6211"/>
    <w:rsid w:val="00CA6D6B"/>
    <w:rsid w:val="00CA70F0"/>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6107"/>
    <w:rsid w:val="00CC66EE"/>
    <w:rsid w:val="00CC7087"/>
    <w:rsid w:val="00CC7E08"/>
    <w:rsid w:val="00CD001A"/>
    <w:rsid w:val="00CD0F51"/>
    <w:rsid w:val="00CD1395"/>
    <w:rsid w:val="00CD3004"/>
    <w:rsid w:val="00CD3015"/>
    <w:rsid w:val="00CD37D6"/>
    <w:rsid w:val="00CD3AA2"/>
    <w:rsid w:val="00CD517E"/>
    <w:rsid w:val="00CD5BDE"/>
    <w:rsid w:val="00CD5EFE"/>
    <w:rsid w:val="00CD6455"/>
    <w:rsid w:val="00CD68FE"/>
    <w:rsid w:val="00CD7E0D"/>
    <w:rsid w:val="00CE01A2"/>
    <w:rsid w:val="00CE1692"/>
    <w:rsid w:val="00CE1C65"/>
    <w:rsid w:val="00CE31B7"/>
    <w:rsid w:val="00CE3566"/>
    <w:rsid w:val="00CE4A35"/>
    <w:rsid w:val="00CE5240"/>
    <w:rsid w:val="00CE648F"/>
    <w:rsid w:val="00CF0331"/>
    <w:rsid w:val="00CF2D34"/>
    <w:rsid w:val="00CF3606"/>
    <w:rsid w:val="00CF3E8F"/>
    <w:rsid w:val="00CF4684"/>
    <w:rsid w:val="00CF51E5"/>
    <w:rsid w:val="00CF543E"/>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B62"/>
    <w:rsid w:val="00D061A8"/>
    <w:rsid w:val="00D10716"/>
    <w:rsid w:val="00D10F85"/>
    <w:rsid w:val="00D11031"/>
    <w:rsid w:val="00D117AC"/>
    <w:rsid w:val="00D11883"/>
    <w:rsid w:val="00D144F7"/>
    <w:rsid w:val="00D1531F"/>
    <w:rsid w:val="00D156BC"/>
    <w:rsid w:val="00D15A02"/>
    <w:rsid w:val="00D15EF9"/>
    <w:rsid w:val="00D15F6C"/>
    <w:rsid w:val="00D16ADE"/>
    <w:rsid w:val="00D170DB"/>
    <w:rsid w:val="00D17D84"/>
    <w:rsid w:val="00D210F3"/>
    <w:rsid w:val="00D2126A"/>
    <w:rsid w:val="00D215B5"/>
    <w:rsid w:val="00D22E09"/>
    <w:rsid w:val="00D23535"/>
    <w:rsid w:val="00D23F6C"/>
    <w:rsid w:val="00D2432C"/>
    <w:rsid w:val="00D249EF"/>
    <w:rsid w:val="00D2513D"/>
    <w:rsid w:val="00D2558C"/>
    <w:rsid w:val="00D260EC"/>
    <w:rsid w:val="00D26B63"/>
    <w:rsid w:val="00D270A0"/>
    <w:rsid w:val="00D27C53"/>
    <w:rsid w:val="00D27F26"/>
    <w:rsid w:val="00D30F80"/>
    <w:rsid w:val="00D313DA"/>
    <w:rsid w:val="00D330A2"/>
    <w:rsid w:val="00D33FA7"/>
    <w:rsid w:val="00D353F1"/>
    <w:rsid w:val="00D35CF2"/>
    <w:rsid w:val="00D35D33"/>
    <w:rsid w:val="00D36653"/>
    <w:rsid w:val="00D379BD"/>
    <w:rsid w:val="00D37CBC"/>
    <w:rsid w:val="00D41904"/>
    <w:rsid w:val="00D424FB"/>
    <w:rsid w:val="00D42F8A"/>
    <w:rsid w:val="00D431CF"/>
    <w:rsid w:val="00D44020"/>
    <w:rsid w:val="00D4402C"/>
    <w:rsid w:val="00D44940"/>
    <w:rsid w:val="00D44F94"/>
    <w:rsid w:val="00D47905"/>
    <w:rsid w:val="00D47A6A"/>
    <w:rsid w:val="00D47AF3"/>
    <w:rsid w:val="00D5002B"/>
    <w:rsid w:val="00D5090B"/>
    <w:rsid w:val="00D51D4C"/>
    <w:rsid w:val="00D51F50"/>
    <w:rsid w:val="00D53317"/>
    <w:rsid w:val="00D53DAB"/>
    <w:rsid w:val="00D54CD6"/>
    <w:rsid w:val="00D54F13"/>
    <w:rsid w:val="00D55CCF"/>
    <w:rsid w:val="00D56234"/>
    <w:rsid w:val="00D60C80"/>
    <w:rsid w:val="00D61C91"/>
    <w:rsid w:val="00D6210B"/>
    <w:rsid w:val="00D63FF7"/>
    <w:rsid w:val="00D64501"/>
    <w:rsid w:val="00D6451F"/>
    <w:rsid w:val="00D6452C"/>
    <w:rsid w:val="00D64799"/>
    <w:rsid w:val="00D66099"/>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18B0"/>
    <w:rsid w:val="00D81F42"/>
    <w:rsid w:val="00D82E44"/>
    <w:rsid w:val="00D832F4"/>
    <w:rsid w:val="00D83CD7"/>
    <w:rsid w:val="00D86907"/>
    <w:rsid w:val="00D902B2"/>
    <w:rsid w:val="00D9088A"/>
    <w:rsid w:val="00D915BF"/>
    <w:rsid w:val="00D9213E"/>
    <w:rsid w:val="00D9238A"/>
    <w:rsid w:val="00D934C5"/>
    <w:rsid w:val="00D93936"/>
    <w:rsid w:val="00D94172"/>
    <w:rsid w:val="00D951EA"/>
    <w:rsid w:val="00D964A2"/>
    <w:rsid w:val="00D9690A"/>
    <w:rsid w:val="00D97D66"/>
    <w:rsid w:val="00DA01E9"/>
    <w:rsid w:val="00DA08E4"/>
    <w:rsid w:val="00DA1DB1"/>
    <w:rsid w:val="00DA3B6E"/>
    <w:rsid w:val="00DA4207"/>
    <w:rsid w:val="00DA4E33"/>
    <w:rsid w:val="00DA5F26"/>
    <w:rsid w:val="00DA6703"/>
    <w:rsid w:val="00DA675D"/>
    <w:rsid w:val="00DA6BDB"/>
    <w:rsid w:val="00DA7766"/>
    <w:rsid w:val="00DA7A48"/>
    <w:rsid w:val="00DB00FE"/>
    <w:rsid w:val="00DB011B"/>
    <w:rsid w:val="00DB01F7"/>
    <w:rsid w:val="00DB03FA"/>
    <w:rsid w:val="00DB050F"/>
    <w:rsid w:val="00DB0632"/>
    <w:rsid w:val="00DB0B7D"/>
    <w:rsid w:val="00DB146C"/>
    <w:rsid w:val="00DB2049"/>
    <w:rsid w:val="00DB35A4"/>
    <w:rsid w:val="00DB4BE2"/>
    <w:rsid w:val="00DB5A59"/>
    <w:rsid w:val="00DB65C4"/>
    <w:rsid w:val="00DB65F1"/>
    <w:rsid w:val="00DB684A"/>
    <w:rsid w:val="00DB7006"/>
    <w:rsid w:val="00DC0112"/>
    <w:rsid w:val="00DC1626"/>
    <w:rsid w:val="00DC2963"/>
    <w:rsid w:val="00DC3597"/>
    <w:rsid w:val="00DC4268"/>
    <w:rsid w:val="00DC4AE1"/>
    <w:rsid w:val="00DC4F1A"/>
    <w:rsid w:val="00DC5108"/>
    <w:rsid w:val="00DC5F97"/>
    <w:rsid w:val="00DD0151"/>
    <w:rsid w:val="00DD18E3"/>
    <w:rsid w:val="00DD2954"/>
    <w:rsid w:val="00DD2FFC"/>
    <w:rsid w:val="00DD38A6"/>
    <w:rsid w:val="00DD3B44"/>
    <w:rsid w:val="00DD4315"/>
    <w:rsid w:val="00DD4466"/>
    <w:rsid w:val="00DD46EB"/>
    <w:rsid w:val="00DD4876"/>
    <w:rsid w:val="00DD5948"/>
    <w:rsid w:val="00DD70A6"/>
    <w:rsid w:val="00DD76D4"/>
    <w:rsid w:val="00DE0AC8"/>
    <w:rsid w:val="00DE0D12"/>
    <w:rsid w:val="00DE1FF3"/>
    <w:rsid w:val="00DE2088"/>
    <w:rsid w:val="00DE34EB"/>
    <w:rsid w:val="00DE375A"/>
    <w:rsid w:val="00DE3943"/>
    <w:rsid w:val="00DE446B"/>
    <w:rsid w:val="00DE45F5"/>
    <w:rsid w:val="00DE496B"/>
    <w:rsid w:val="00DE4AAB"/>
    <w:rsid w:val="00DE5068"/>
    <w:rsid w:val="00DE6173"/>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14DA"/>
    <w:rsid w:val="00E01562"/>
    <w:rsid w:val="00E018D4"/>
    <w:rsid w:val="00E01B76"/>
    <w:rsid w:val="00E02726"/>
    <w:rsid w:val="00E02AF8"/>
    <w:rsid w:val="00E02ECA"/>
    <w:rsid w:val="00E0360C"/>
    <w:rsid w:val="00E036B1"/>
    <w:rsid w:val="00E04388"/>
    <w:rsid w:val="00E0572B"/>
    <w:rsid w:val="00E0589C"/>
    <w:rsid w:val="00E06D0D"/>
    <w:rsid w:val="00E0796D"/>
    <w:rsid w:val="00E100AE"/>
    <w:rsid w:val="00E10961"/>
    <w:rsid w:val="00E10AA0"/>
    <w:rsid w:val="00E10F25"/>
    <w:rsid w:val="00E11838"/>
    <w:rsid w:val="00E11BB3"/>
    <w:rsid w:val="00E128EC"/>
    <w:rsid w:val="00E1356E"/>
    <w:rsid w:val="00E137F0"/>
    <w:rsid w:val="00E143C3"/>
    <w:rsid w:val="00E14D3F"/>
    <w:rsid w:val="00E14F22"/>
    <w:rsid w:val="00E15362"/>
    <w:rsid w:val="00E15A4F"/>
    <w:rsid w:val="00E15BD5"/>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2003"/>
    <w:rsid w:val="00E32870"/>
    <w:rsid w:val="00E33753"/>
    <w:rsid w:val="00E348CA"/>
    <w:rsid w:val="00E3570F"/>
    <w:rsid w:val="00E3626D"/>
    <w:rsid w:val="00E363FE"/>
    <w:rsid w:val="00E404A4"/>
    <w:rsid w:val="00E40E3D"/>
    <w:rsid w:val="00E4362F"/>
    <w:rsid w:val="00E44535"/>
    <w:rsid w:val="00E458B4"/>
    <w:rsid w:val="00E45F13"/>
    <w:rsid w:val="00E46776"/>
    <w:rsid w:val="00E467AE"/>
    <w:rsid w:val="00E474B5"/>
    <w:rsid w:val="00E4767D"/>
    <w:rsid w:val="00E50F69"/>
    <w:rsid w:val="00E51069"/>
    <w:rsid w:val="00E52360"/>
    <w:rsid w:val="00E52707"/>
    <w:rsid w:val="00E52B48"/>
    <w:rsid w:val="00E52F06"/>
    <w:rsid w:val="00E52F97"/>
    <w:rsid w:val="00E53DC2"/>
    <w:rsid w:val="00E54199"/>
    <w:rsid w:val="00E54D91"/>
    <w:rsid w:val="00E556A6"/>
    <w:rsid w:val="00E6102C"/>
    <w:rsid w:val="00E61538"/>
    <w:rsid w:val="00E61C9A"/>
    <w:rsid w:val="00E625C5"/>
    <w:rsid w:val="00E625E8"/>
    <w:rsid w:val="00E62AFA"/>
    <w:rsid w:val="00E62D8D"/>
    <w:rsid w:val="00E63743"/>
    <w:rsid w:val="00E63C45"/>
    <w:rsid w:val="00E65646"/>
    <w:rsid w:val="00E65933"/>
    <w:rsid w:val="00E65E2A"/>
    <w:rsid w:val="00E6632E"/>
    <w:rsid w:val="00E665DF"/>
    <w:rsid w:val="00E66EE9"/>
    <w:rsid w:val="00E67186"/>
    <w:rsid w:val="00E67891"/>
    <w:rsid w:val="00E67D89"/>
    <w:rsid w:val="00E70657"/>
    <w:rsid w:val="00E70CEE"/>
    <w:rsid w:val="00E7163B"/>
    <w:rsid w:val="00E7200E"/>
    <w:rsid w:val="00E72B77"/>
    <w:rsid w:val="00E73DCF"/>
    <w:rsid w:val="00E747E0"/>
    <w:rsid w:val="00E748E3"/>
    <w:rsid w:val="00E752DD"/>
    <w:rsid w:val="00E760AB"/>
    <w:rsid w:val="00E77FBE"/>
    <w:rsid w:val="00E805BF"/>
    <w:rsid w:val="00E80680"/>
    <w:rsid w:val="00E81BEC"/>
    <w:rsid w:val="00E81FA1"/>
    <w:rsid w:val="00E84A97"/>
    <w:rsid w:val="00E84D92"/>
    <w:rsid w:val="00E869F5"/>
    <w:rsid w:val="00E86A3C"/>
    <w:rsid w:val="00E86DAD"/>
    <w:rsid w:val="00E917FE"/>
    <w:rsid w:val="00E922E2"/>
    <w:rsid w:val="00E93452"/>
    <w:rsid w:val="00E93B6F"/>
    <w:rsid w:val="00E94782"/>
    <w:rsid w:val="00E95E40"/>
    <w:rsid w:val="00E95FA0"/>
    <w:rsid w:val="00E9641E"/>
    <w:rsid w:val="00E96730"/>
    <w:rsid w:val="00E96867"/>
    <w:rsid w:val="00E96E34"/>
    <w:rsid w:val="00E973C5"/>
    <w:rsid w:val="00E973CE"/>
    <w:rsid w:val="00E9755D"/>
    <w:rsid w:val="00E97D3D"/>
    <w:rsid w:val="00EA190D"/>
    <w:rsid w:val="00EA1AEF"/>
    <w:rsid w:val="00EA2243"/>
    <w:rsid w:val="00EA2343"/>
    <w:rsid w:val="00EA2619"/>
    <w:rsid w:val="00EA2C7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AB1"/>
    <w:rsid w:val="00EC2ECF"/>
    <w:rsid w:val="00EC42AA"/>
    <w:rsid w:val="00EC528C"/>
    <w:rsid w:val="00EC53F8"/>
    <w:rsid w:val="00EC57D7"/>
    <w:rsid w:val="00EC5BC7"/>
    <w:rsid w:val="00EC5CE4"/>
    <w:rsid w:val="00EC628C"/>
    <w:rsid w:val="00EC6E53"/>
    <w:rsid w:val="00EC6F13"/>
    <w:rsid w:val="00EC73CA"/>
    <w:rsid w:val="00EC79A8"/>
    <w:rsid w:val="00ED0D1F"/>
    <w:rsid w:val="00ED1356"/>
    <w:rsid w:val="00ED198A"/>
    <w:rsid w:val="00ED445B"/>
    <w:rsid w:val="00ED4CAF"/>
    <w:rsid w:val="00ED4F6E"/>
    <w:rsid w:val="00ED4FEA"/>
    <w:rsid w:val="00ED7696"/>
    <w:rsid w:val="00ED79A6"/>
    <w:rsid w:val="00ED7FB1"/>
    <w:rsid w:val="00EE101C"/>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3CD"/>
    <w:rsid w:val="00F14248"/>
    <w:rsid w:val="00F14995"/>
    <w:rsid w:val="00F15710"/>
    <w:rsid w:val="00F15B74"/>
    <w:rsid w:val="00F15D85"/>
    <w:rsid w:val="00F204F4"/>
    <w:rsid w:val="00F2106E"/>
    <w:rsid w:val="00F21238"/>
    <w:rsid w:val="00F21F75"/>
    <w:rsid w:val="00F220D0"/>
    <w:rsid w:val="00F221F6"/>
    <w:rsid w:val="00F22847"/>
    <w:rsid w:val="00F23CC2"/>
    <w:rsid w:val="00F24449"/>
    <w:rsid w:val="00F24694"/>
    <w:rsid w:val="00F24C20"/>
    <w:rsid w:val="00F252BA"/>
    <w:rsid w:val="00F25498"/>
    <w:rsid w:val="00F300DA"/>
    <w:rsid w:val="00F31197"/>
    <w:rsid w:val="00F31F9B"/>
    <w:rsid w:val="00F3203E"/>
    <w:rsid w:val="00F326EE"/>
    <w:rsid w:val="00F3289E"/>
    <w:rsid w:val="00F32B8F"/>
    <w:rsid w:val="00F33221"/>
    <w:rsid w:val="00F33FE8"/>
    <w:rsid w:val="00F3485D"/>
    <w:rsid w:val="00F34D70"/>
    <w:rsid w:val="00F35C04"/>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6EDF"/>
    <w:rsid w:val="00F47243"/>
    <w:rsid w:val="00F47DBD"/>
    <w:rsid w:val="00F50599"/>
    <w:rsid w:val="00F50996"/>
    <w:rsid w:val="00F510B3"/>
    <w:rsid w:val="00F52817"/>
    <w:rsid w:val="00F53797"/>
    <w:rsid w:val="00F54D15"/>
    <w:rsid w:val="00F54F31"/>
    <w:rsid w:val="00F55B4C"/>
    <w:rsid w:val="00F56762"/>
    <w:rsid w:val="00F568AA"/>
    <w:rsid w:val="00F56FF8"/>
    <w:rsid w:val="00F571DE"/>
    <w:rsid w:val="00F605A5"/>
    <w:rsid w:val="00F608F2"/>
    <w:rsid w:val="00F61186"/>
    <w:rsid w:val="00F6180C"/>
    <w:rsid w:val="00F6184C"/>
    <w:rsid w:val="00F61D1F"/>
    <w:rsid w:val="00F6210D"/>
    <w:rsid w:val="00F62934"/>
    <w:rsid w:val="00F635BA"/>
    <w:rsid w:val="00F64065"/>
    <w:rsid w:val="00F645C9"/>
    <w:rsid w:val="00F64888"/>
    <w:rsid w:val="00F64BF4"/>
    <w:rsid w:val="00F64ED3"/>
    <w:rsid w:val="00F65C42"/>
    <w:rsid w:val="00F66471"/>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EF0"/>
    <w:rsid w:val="00F8042B"/>
    <w:rsid w:val="00F80881"/>
    <w:rsid w:val="00F81291"/>
    <w:rsid w:val="00F82213"/>
    <w:rsid w:val="00F82359"/>
    <w:rsid w:val="00F84817"/>
    <w:rsid w:val="00F84E55"/>
    <w:rsid w:val="00F85EDC"/>
    <w:rsid w:val="00F86E1E"/>
    <w:rsid w:val="00F87022"/>
    <w:rsid w:val="00F87A03"/>
    <w:rsid w:val="00F87CA1"/>
    <w:rsid w:val="00F9078F"/>
    <w:rsid w:val="00F90C8A"/>
    <w:rsid w:val="00F916BE"/>
    <w:rsid w:val="00F91875"/>
    <w:rsid w:val="00F92C39"/>
    <w:rsid w:val="00F9384E"/>
    <w:rsid w:val="00F93AB9"/>
    <w:rsid w:val="00F954D1"/>
    <w:rsid w:val="00F965C0"/>
    <w:rsid w:val="00F96BA2"/>
    <w:rsid w:val="00F96E93"/>
    <w:rsid w:val="00F971AC"/>
    <w:rsid w:val="00F976A8"/>
    <w:rsid w:val="00FA0B45"/>
    <w:rsid w:val="00FA0C06"/>
    <w:rsid w:val="00FA0C9F"/>
    <w:rsid w:val="00FA12E8"/>
    <w:rsid w:val="00FA26BF"/>
    <w:rsid w:val="00FA29E4"/>
    <w:rsid w:val="00FA56A5"/>
    <w:rsid w:val="00FA585E"/>
    <w:rsid w:val="00FA58D7"/>
    <w:rsid w:val="00FA66A6"/>
    <w:rsid w:val="00FA6C7E"/>
    <w:rsid w:val="00FA6D1B"/>
    <w:rsid w:val="00FA70A7"/>
    <w:rsid w:val="00FA7CF8"/>
    <w:rsid w:val="00FB02B1"/>
    <w:rsid w:val="00FB108E"/>
    <w:rsid w:val="00FB1B8C"/>
    <w:rsid w:val="00FB2640"/>
    <w:rsid w:val="00FB28A1"/>
    <w:rsid w:val="00FB3E5C"/>
    <w:rsid w:val="00FB4BB9"/>
    <w:rsid w:val="00FB506B"/>
    <w:rsid w:val="00FB67EE"/>
    <w:rsid w:val="00FB746D"/>
    <w:rsid w:val="00FC061C"/>
    <w:rsid w:val="00FC078F"/>
    <w:rsid w:val="00FC149E"/>
    <w:rsid w:val="00FC22E3"/>
    <w:rsid w:val="00FC36F6"/>
    <w:rsid w:val="00FC5265"/>
    <w:rsid w:val="00FC5594"/>
    <w:rsid w:val="00FC7CAA"/>
    <w:rsid w:val="00FD03F0"/>
    <w:rsid w:val="00FD0A4A"/>
    <w:rsid w:val="00FD0AA5"/>
    <w:rsid w:val="00FD0C33"/>
    <w:rsid w:val="00FD1252"/>
    <w:rsid w:val="00FD1724"/>
    <w:rsid w:val="00FD23BD"/>
    <w:rsid w:val="00FD35F3"/>
    <w:rsid w:val="00FD3911"/>
    <w:rsid w:val="00FD3AEF"/>
    <w:rsid w:val="00FD3FBC"/>
    <w:rsid w:val="00FD4201"/>
    <w:rsid w:val="00FD52DA"/>
    <w:rsid w:val="00FD5B5D"/>
    <w:rsid w:val="00FD5C61"/>
    <w:rsid w:val="00FD6CDC"/>
    <w:rsid w:val="00FD6DC1"/>
    <w:rsid w:val="00FD7A01"/>
    <w:rsid w:val="00FE0150"/>
    <w:rsid w:val="00FE0EAC"/>
    <w:rsid w:val="00FE0ED8"/>
    <w:rsid w:val="00FE0F4C"/>
    <w:rsid w:val="00FE1C57"/>
    <w:rsid w:val="00FE291F"/>
    <w:rsid w:val="00FE2F30"/>
    <w:rsid w:val="00FE3F47"/>
    <w:rsid w:val="00FE4A2A"/>
    <w:rsid w:val="00FE565D"/>
    <w:rsid w:val="00FE5E77"/>
    <w:rsid w:val="00FE641E"/>
    <w:rsid w:val="00FE65B6"/>
    <w:rsid w:val="00FE6C2F"/>
    <w:rsid w:val="00FE727C"/>
    <w:rsid w:val="00FE798C"/>
    <w:rsid w:val="00FE7AC6"/>
    <w:rsid w:val="00FE7C97"/>
    <w:rsid w:val="00FF071E"/>
    <w:rsid w:val="00FF1A4C"/>
    <w:rsid w:val="00FF24B6"/>
    <w:rsid w:val="00FF3323"/>
    <w:rsid w:val="00FF4626"/>
    <w:rsid w:val="00FF4EB8"/>
    <w:rsid w:val="00FF515A"/>
    <w:rsid w:val="00FF5A30"/>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006833"/>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006833"/>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8742FC"/>
    <w:pPr>
      <w:spacing w:after="100"/>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26" Type="http://schemas.openxmlformats.org/officeDocument/2006/relationships/image" Target="media/image8.jpg"/><Relationship Id="rId39" Type="http://schemas.openxmlformats.org/officeDocument/2006/relationships/hyperlink" Target="https://www.nature.com/articles/d41586-021-00883-6" TargetMode="External"/><Relationship Id="rId21" Type="http://schemas.openxmlformats.org/officeDocument/2006/relationships/hyperlink" Target="https://psychologie.uqam.ca/wp-content/uploads/sites/73/2021/01/Prd_-final-adopte%CC%81-copie.pdf" TargetMode="External"/><Relationship Id="rId34" Type="http://schemas.openxmlformats.org/officeDocument/2006/relationships/hyperlink" Target="https://psyarxiv.com/" TargetMode="External"/><Relationship Id="rId42" Type="http://schemas.openxmlformats.org/officeDocument/2006/relationships/hyperlink" Target="https://frq.gouv.qc.ca/revues_predatrices/" TargetMode="External"/><Relationship Id="rId47" Type="http://schemas.openxmlformats.org/officeDocument/2006/relationships/hyperlink" Target="https://psysciacc.org/" TargetMode="External"/><Relationship Id="rId50" Type="http://schemas.openxmlformats.org/officeDocument/2006/relationships/hyperlink" Target="http://statcheck.io/" TargetMode="External"/><Relationship Id="rId55" Type="http://schemas.openxmlformats.org/officeDocument/2006/relationships/hyperlink" Target="https://doi.org/10.1177/1745691612459059" TargetMode="External"/><Relationship Id="rId63" Type="http://schemas.openxmlformats.org/officeDocument/2006/relationships/hyperlink" Target="https://doi.org/10.1080/02763869.2020.1704597" TargetMode="External"/><Relationship Id="rId68" Type="http://schemas.openxmlformats.org/officeDocument/2006/relationships/hyperlink" Target="https://doi.org/10.1027/1864-9335/a000192" TargetMode="External"/><Relationship Id="rId76" Type="http://schemas.openxmlformats.org/officeDocument/2006/relationships/hyperlink" Target="https://doi.org/10.1371/journal.pcbi.1010139" TargetMode="External"/><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osf.io/2jt9u" TargetMode="Externa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hyperlink" Target="https://rempsyc.remi-theriault.com/articles/table" TargetMode="External"/><Relationship Id="rId11" Type="http://schemas.openxmlformats.org/officeDocument/2006/relationships/image" Target="media/image2.png"/><Relationship Id="rId24"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32" Type="http://schemas.openxmlformats.org/officeDocument/2006/relationships/hyperlink" Target="https://www.apa.org/topics/research/data-science" TargetMode="External"/><Relationship Id="rId37" Type="http://schemas.openxmlformats.org/officeDocument/2006/relationships/hyperlink" Target="https://help.osf.io/article/230-preprint-faqs" TargetMode="External"/><Relationship Id="rId40" Type="http://schemas.openxmlformats.org/officeDocument/2006/relationships/hyperlink" Target="https://oaaustralasia.org/2021/05/25/what-are-the-different-types-of-open-access/" TargetMode="External"/><Relationship Id="rId45" Type="http://schemas.openxmlformats.org/officeDocument/2006/relationships/hyperlink" Target="https://uqam-ca.libguides.com/editeurs-predateurs/" TargetMode="External"/><Relationship Id="rId53" Type="http://schemas.openxmlformats.org/officeDocument/2006/relationships/hyperlink" Target="https://osf.io/v7ndz" TargetMode="External"/><Relationship Id="rId58" Type="http://schemas.openxmlformats.org/officeDocument/2006/relationships/hyperlink" Target="https://doi.org/10.1162/qss_a_00043" TargetMode="External"/><Relationship Id="rId66" Type="http://schemas.openxmlformats.org/officeDocument/2006/relationships/hyperlink" Target="https://doi.org/10.1177/2515245917747656" TargetMode="External"/><Relationship Id="rId74" Type="http://schemas.openxmlformats.org/officeDocument/2006/relationships/hyperlink" Target="https://doi.org/10.1080/09515089.2022.2113771" TargetMode="External"/><Relationship Id="rId79" Type="http://schemas.openxmlformats.org/officeDocument/2006/relationships/hyperlink" Target="https://doi.org/10.1177/1745691612463078" TargetMode="External"/><Relationship Id="rId5" Type="http://schemas.openxmlformats.org/officeDocument/2006/relationships/webSettings" Target="webSettings.xml"/><Relationship Id="rId61" Type="http://schemas.openxmlformats.org/officeDocument/2006/relationships/hyperlink" Target="https://doi.org/doi:10.1098/rsos.220099" TargetMode="External"/><Relationship Id="rId82" Type="http://schemas.openxmlformats.org/officeDocument/2006/relationships/header" Target="header1.xml"/><Relationship Id="rId10" Type="http://schemas.openxmlformats.org/officeDocument/2006/relationships/hyperlink" Target="https://vusci.blog/2020/04/17/reproducibilitea-blends-and-flavors/" TargetMode="External"/><Relationship Id="rId19" Type="http://schemas.openxmlformats.org/officeDocument/2006/relationships/hyperlink" Target="https://arstechnica.com/science/2019/02/the-replication-crisis-may-also-be-a-theory-crisis/" TargetMode="External"/><Relationship Id="rId31" Type="http://schemas.openxmlformats.org/officeDocument/2006/relationships/hyperlink" Target="https://datahowler.wordpress.com/2016/09/10/no-more-excuses-r-is-better-than-spss-for-psychology-undergrads-and-students-agree/" TargetMode="External"/><Relationship Id="rId44" Type="http://schemas.openxmlformats.org/officeDocument/2006/relationships/hyperlink" Target="https://frq.gouv.qc.ca/revues_predatrices/" TargetMode="External"/><Relationship Id="rId52" Type="http://schemas.openxmlformats.org/officeDocument/2006/relationships/hyperlink" Target="https://doi.org/10.1038/s41562-018-0399-z" TargetMode="External"/><Relationship Id="rId60"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65" Type="http://schemas.openxmlformats.org/officeDocument/2006/relationships/hyperlink" Target="https://doi.org/10.1371/journal.pone.0253129" TargetMode="External"/><Relationship Id="rId73" Type="http://schemas.openxmlformats.org/officeDocument/2006/relationships/hyperlink" Target="https://doi.org/10.20982/tqmp.16.4.p376" TargetMode="External"/><Relationship Id="rId78" Type="http://schemas.openxmlformats.org/officeDocument/2006/relationships/hyperlink" Target="https://doi.org/10.1001/jama.2017.21168" TargetMode="External"/><Relationship Id="rId81" Type="http://schemas.openxmlformats.org/officeDocument/2006/relationships/hyperlink" Target="https://doi.org/10.1037/teo0000137"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osf.io/" TargetMode="External"/><Relationship Id="rId27" Type="http://schemas.openxmlformats.org/officeDocument/2006/relationships/image" Target="media/image9.jpg"/><Relationship Id="rId30" Type="http://schemas.openxmlformats.org/officeDocument/2006/relationships/hyperlink" Target="http://statcheck.io/" TargetMode="External"/><Relationship Id="rId35" Type="http://schemas.openxmlformats.org/officeDocument/2006/relationships/hyperlink" Target="https://twitter.com/syeducation/status/1452724624651866119" TargetMode="External"/><Relationship Id="rId43" Type="http://schemas.openxmlformats.org/officeDocument/2006/relationships/hyperlink" Target="https://uqam-ca.libguides.com/editeurs-predateurs/" TargetMode="External"/><Relationship Id="rId48" Type="http://schemas.openxmlformats.org/officeDocument/2006/relationships/hyperlink" Target="https://osf.io/2jt9u/" TargetMode="External"/><Relationship Id="rId56" Type="http://schemas.openxmlformats.org/officeDocument/2006/relationships/hyperlink" Target="https://doi.org/10.1177/1745691612462587" TargetMode="External"/><Relationship Id="rId64" Type="http://schemas.openxmlformats.org/officeDocument/2006/relationships/hyperlink" Target="https://doi.org/10.1371/journal.pmed.0020124" TargetMode="External"/><Relationship Id="rId69" Type="http://schemas.openxmlformats.org/officeDocument/2006/relationships/hyperlink" Target="https://doi.org/10.3758/s13428-015-0664-2" TargetMode="External"/><Relationship Id="rId77" Type="http://schemas.openxmlformats.org/officeDocument/2006/relationships/hyperlink" Target="https://behavioralscientist.org/psychologys-increased-rigor-is-good-news-but-is-it-only-good-news/" TargetMode="External"/><Relationship Id="rId8" Type="http://schemas.openxmlformats.org/officeDocument/2006/relationships/image" Target="media/image1.png"/><Relationship Id="rId51" Type="http://schemas.openxmlformats.org/officeDocument/2006/relationships/hyperlink" Target="https://www.uoguelph.ca/psychology/graduate/thesis-statistics" TargetMode="External"/><Relationship Id="rId72" Type="http://schemas.openxmlformats.org/officeDocument/2006/relationships/hyperlink" Target="https://www.R-project.org/" TargetMode="External"/><Relationship Id="rId80" Type="http://schemas.openxmlformats.org/officeDocument/2006/relationships/hyperlink" Target="https://doi.org/10.3389/fpsyg.2016.01832"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hyperlink" Target="https://osf.io/" TargetMode="External"/><Relationship Id="rId33" Type="http://schemas.openxmlformats.org/officeDocument/2006/relationships/image" Target="media/image10.jpg"/><Relationship Id="rId38" Type="http://schemas.openxmlformats.org/officeDocument/2006/relationships/hyperlink" Target="https://frq.gouv.qc.ca/science-ouverte/" TargetMode="External"/><Relationship Id="rId46" Type="http://schemas.openxmlformats.org/officeDocument/2006/relationships/hyperlink" Target="https://osf.io/" TargetMode="External"/><Relationship Id="rId59" Type="http://schemas.openxmlformats.org/officeDocument/2006/relationships/hyperlink" Target="https://doi.org/10.7554/eLife.52646" TargetMode="External"/><Relationship Id="rId67" Type="http://schemas.openxmlformats.org/officeDocument/2006/relationships/hyperlink" Target="https://doi.org/doi:10.1073/pnas.1708274114" TargetMode="External"/><Relationship Id="rId20" Type="http://schemas.openxmlformats.org/officeDocument/2006/relationships/hyperlink" Target="https://www.apa.org/pubs/journals/resources/open-science-badges" TargetMode="External"/><Relationship Id="rId41" Type="http://schemas.openxmlformats.org/officeDocument/2006/relationships/hyperlink" Target="https://www.coalition-s.org/action-plan-for-diamond-open-access/" TargetMode="External"/><Relationship Id="rId54" Type="http://schemas.openxmlformats.org/officeDocument/2006/relationships/hyperlink" Target="https://psychologie.uqam.ca/wp-content/uploads/sites/73/2021/01/Prd_-final-adopte%CC%81-copie.pdf" TargetMode="External"/><Relationship Id="rId62" Type="http://schemas.openxmlformats.org/officeDocument/2006/relationships/hyperlink" Target="https://doi.org/10.1007/s11192-019-03301-x" TargetMode="External"/><Relationship Id="rId70" Type="http://schemas.openxmlformats.org/officeDocument/2006/relationships/hyperlink" Target="https://doi.org/doi:10.1126/science.aac4716" TargetMode="External"/><Relationship Id="rId75" Type="http://schemas.openxmlformats.org/officeDocument/2006/relationships/hyperlink" Target="https://doi.org/10.1038/533147a"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7.jpg"/><Relationship Id="rId28" Type="http://schemas.openxmlformats.org/officeDocument/2006/relationships/hyperlink" Target="https://easystats.github.io/report/index.html" TargetMode="External"/><Relationship Id="rId36" Type="http://schemas.openxmlformats.org/officeDocument/2006/relationships/hyperlink" Target="https://help.osf.io/article/230-preprint-faqs" TargetMode="External"/><Relationship Id="rId49" Type="http://schemas.openxmlformats.org/officeDocument/2006/relationships/hyperlink" Target="https://www.uoguelph.ca/psychology/graduate/thesis-statistics" TargetMode="External"/><Relationship Id="rId57" Type="http://schemas.openxmlformats.org/officeDocument/2006/relationships/hyperlink" Target="https://frq.gouv.qc.ca/app/uploads/2022/06/politique-libre-acces-revisee_vf.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2264</Words>
  <Characters>69908</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Rémi Thériault</cp:lastModifiedBy>
  <cp:revision>2</cp:revision>
  <cp:lastPrinted>2023-03-15T19:09:00Z</cp:lastPrinted>
  <dcterms:created xsi:type="dcterms:W3CDTF">2023-04-06T20:23:00Z</dcterms:created>
  <dcterms:modified xsi:type="dcterms:W3CDTF">2023-04-06T20:23:00Z</dcterms:modified>
</cp:coreProperties>
</file>